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74B2" w:rsidRDefault="00A36B49" w:rsidP="00E0069C">
      <w:pPr>
        <w:spacing w:after="0" w:line="240" w:lineRule="auto"/>
        <w:jc w:val="center"/>
        <w:rPr>
          <w:rFonts w:eastAsia="Times New Roman" w:cs="Arial"/>
          <w:b/>
          <w:color w:val="222222"/>
          <w:sz w:val="40"/>
          <w:szCs w:val="40"/>
        </w:rPr>
      </w:pPr>
      <w:r w:rsidRPr="006A74B2">
        <w:rPr>
          <w:b/>
          <w:sz w:val="40"/>
          <w:szCs w:val="40"/>
        </w:rPr>
        <w:t>R</w:t>
      </w:r>
      <w:r w:rsidR="002E18B2" w:rsidRPr="006A74B2">
        <w:rPr>
          <w:b/>
          <w:sz w:val="40"/>
          <w:szCs w:val="40"/>
        </w:rPr>
        <w:t>el</w:t>
      </w:r>
      <w:r w:rsidRPr="006A74B2">
        <w:rPr>
          <w:b/>
          <w:sz w:val="40"/>
          <w:szCs w:val="40"/>
        </w:rPr>
        <w:t>atório</w:t>
      </w:r>
      <w:r w:rsidR="002E18B2" w:rsidRPr="006A74B2">
        <w:rPr>
          <w:b/>
          <w:sz w:val="40"/>
          <w:szCs w:val="40"/>
        </w:rPr>
        <w:t xml:space="preserve"> </w:t>
      </w:r>
      <w:r w:rsidR="00497D5B" w:rsidRPr="006A74B2">
        <w:rPr>
          <w:b/>
          <w:sz w:val="40"/>
          <w:szCs w:val="40"/>
        </w:rPr>
        <w:t>Final</w:t>
      </w:r>
    </w:p>
    <w:p w:rsidR="006A74B2" w:rsidRPr="00FC7141" w:rsidRDefault="006A74B2" w:rsidP="004162BE">
      <w:pPr>
        <w:spacing w:after="0" w:line="240" w:lineRule="auto"/>
        <w:jc w:val="center"/>
        <w:rPr>
          <w:rFonts w:eastAsia="Times New Roman" w:cs="Arial"/>
          <w:b/>
          <w:color w:val="222222"/>
          <w:szCs w:val="24"/>
        </w:rPr>
      </w:pPr>
      <w:r w:rsidRPr="006A74B2">
        <w:rPr>
          <w:rFonts w:eastAsia="Times New Roman" w:cs="Arial"/>
          <w:b/>
          <w:color w:val="222222"/>
          <w:sz w:val="40"/>
          <w:szCs w:val="40"/>
        </w:rPr>
        <w:t xml:space="preserve">Laboratório </w:t>
      </w:r>
      <w:r w:rsidR="00687982">
        <w:rPr>
          <w:rFonts w:eastAsia="Times New Roman" w:cs="Arial"/>
          <w:b/>
          <w:color w:val="222222"/>
          <w:sz w:val="40"/>
          <w:szCs w:val="40"/>
        </w:rPr>
        <w:t>de Engenharia de Software 2016/3</w:t>
      </w:r>
      <w:r w:rsidR="00FC7141">
        <w:rPr>
          <w:rFonts w:eastAsia="Times New Roman" w:cs="Arial"/>
          <w:b/>
          <w:color w:val="222222"/>
          <w:sz w:val="40"/>
          <w:szCs w:val="40"/>
        </w:rPr>
        <w:br/>
      </w:r>
    </w:p>
    <w:p w:rsidR="006A74B2" w:rsidRDefault="006A74B2" w:rsidP="004162BE">
      <w:pPr>
        <w:shd w:val="clear" w:color="auto" w:fill="FFFFFF"/>
        <w:spacing w:after="0" w:line="240" w:lineRule="auto"/>
        <w:jc w:val="center"/>
        <w:rPr>
          <w:rFonts w:asciiTheme="minorHAnsi" w:hAnsiTheme="minorHAnsi" w:cs="Arial"/>
          <w:b/>
          <w:color w:val="222222"/>
          <w:sz w:val="32"/>
          <w:szCs w:val="32"/>
        </w:rPr>
      </w:pPr>
      <w:r w:rsidRPr="001E0E5C">
        <w:rPr>
          <w:rFonts w:asciiTheme="minorHAnsi" w:hAnsiTheme="minorHAnsi" w:cs="Arial"/>
          <w:color w:val="222222"/>
          <w:sz w:val="32"/>
          <w:szCs w:val="32"/>
        </w:rPr>
        <w:t>Professoras</w:t>
      </w:r>
      <w:r w:rsidR="001E0E5C">
        <w:rPr>
          <w:rFonts w:asciiTheme="minorHAnsi" w:hAnsiTheme="minorHAnsi" w:cs="Arial"/>
          <w:color w:val="222222"/>
          <w:sz w:val="32"/>
          <w:szCs w:val="32"/>
        </w:rPr>
        <w:t>:</w:t>
      </w:r>
      <w:r w:rsidRPr="006A74B2">
        <w:rPr>
          <w:rFonts w:asciiTheme="minorHAnsi" w:hAnsiTheme="minorHAnsi" w:cs="Arial"/>
          <w:b/>
          <w:color w:val="222222"/>
          <w:sz w:val="32"/>
          <w:szCs w:val="32"/>
        </w:rPr>
        <w:t xml:space="preserve"> Cláudia Werner e Claudia Susie Rodrigues</w:t>
      </w:r>
    </w:p>
    <w:p w:rsidR="00624A0F" w:rsidRDefault="006A74B2" w:rsidP="004162BE">
      <w:pPr>
        <w:shd w:val="clear" w:color="auto" w:fill="FFFFFF"/>
        <w:spacing w:after="0" w:line="240" w:lineRule="auto"/>
        <w:jc w:val="center"/>
        <w:rPr>
          <w:rFonts w:ascii="Arial" w:hAnsi="Arial" w:cs="Arial"/>
          <w:color w:val="555555"/>
          <w:sz w:val="19"/>
          <w:szCs w:val="19"/>
          <w:shd w:val="clear" w:color="auto" w:fill="FFFFFF"/>
        </w:rPr>
      </w:pPr>
      <w:r w:rsidRPr="001E0E5C">
        <w:rPr>
          <w:rFonts w:asciiTheme="minorHAnsi" w:hAnsiTheme="minorHAnsi" w:cs="Arial"/>
          <w:color w:val="222222"/>
          <w:sz w:val="32"/>
          <w:szCs w:val="32"/>
        </w:rPr>
        <w:t>Alunos:</w:t>
      </w:r>
      <w:r>
        <w:rPr>
          <w:rFonts w:asciiTheme="minorHAnsi" w:hAnsiTheme="minorHAnsi" w:cs="Arial"/>
          <w:b/>
          <w:color w:val="222222"/>
          <w:sz w:val="32"/>
          <w:szCs w:val="32"/>
        </w:rPr>
        <w:t xml:space="preserve"> Dave Liao</w:t>
      </w:r>
      <w:r w:rsidR="004F03BD">
        <w:rPr>
          <w:rFonts w:asciiTheme="minorHAnsi" w:hAnsiTheme="minorHAnsi" w:cs="Arial"/>
          <w:b/>
          <w:color w:val="222222"/>
          <w:sz w:val="32"/>
          <w:szCs w:val="32"/>
        </w:rPr>
        <w:t xml:space="preserve"> </w:t>
      </w:r>
      <w:r>
        <w:rPr>
          <w:rFonts w:asciiTheme="minorHAnsi" w:hAnsiTheme="minorHAnsi" w:cs="Arial"/>
          <w:b/>
          <w:color w:val="222222"/>
          <w:sz w:val="32"/>
          <w:szCs w:val="32"/>
        </w:rPr>
        <w:t>e Leniel Macaferi</w:t>
      </w:r>
      <w:r w:rsidR="004F03BD">
        <w:rPr>
          <w:rFonts w:asciiTheme="minorHAnsi" w:hAnsiTheme="minorHAnsi" w:cs="Arial"/>
          <w:b/>
          <w:color w:val="222222"/>
          <w:sz w:val="32"/>
          <w:szCs w:val="32"/>
        </w:rPr>
        <w:br/>
      </w:r>
      <w:hyperlink r:id="rId8" w:history="1">
        <w:r w:rsidR="00331CDE" w:rsidRPr="009A1995">
          <w:rPr>
            <w:rStyle w:val="Hyperlink"/>
            <w:rFonts w:ascii="Arial" w:hAnsi="Arial" w:cs="Arial"/>
            <w:sz w:val="19"/>
            <w:szCs w:val="19"/>
            <w:shd w:val="clear" w:color="auto" w:fill="FFFFFF"/>
          </w:rPr>
          <w:t>daveliao840624@gmail.com</w:t>
        </w:r>
      </w:hyperlink>
      <w:r w:rsidR="00331CDE">
        <w:rPr>
          <w:rFonts w:ascii="Arial" w:hAnsi="Arial" w:cs="Arial"/>
          <w:color w:val="555555"/>
          <w:sz w:val="19"/>
          <w:szCs w:val="19"/>
          <w:shd w:val="clear" w:color="auto" w:fill="FFFFFF"/>
        </w:rPr>
        <w:t xml:space="preserve">, </w:t>
      </w:r>
      <w:hyperlink r:id="rId9" w:history="1">
        <w:r w:rsidR="00331CDE" w:rsidRPr="009A1995">
          <w:rPr>
            <w:rStyle w:val="Hyperlink"/>
            <w:rFonts w:ascii="Arial" w:hAnsi="Arial" w:cs="Arial"/>
            <w:sz w:val="19"/>
            <w:szCs w:val="19"/>
            <w:shd w:val="clear" w:color="auto" w:fill="FFFFFF"/>
          </w:rPr>
          <w:t>leniel@gmail.com</w:t>
        </w:r>
      </w:hyperlink>
    </w:p>
    <w:p w:rsidR="004162BE" w:rsidRPr="00C53DE8" w:rsidRDefault="004162BE" w:rsidP="004162BE">
      <w:pPr>
        <w:shd w:val="clear" w:color="auto" w:fill="FFFFFF"/>
        <w:spacing w:after="0" w:line="240" w:lineRule="auto"/>
        <w:jc w:val="center"/>
        <w:rPr>
          <w:rFonts w:ascii="Arial" w:hAnsi="Arial" w:cs="Arial"/>
          <w:color w:val="555555"/>
          <w:szCs w:val="24"/>
          <w:shd w:val="clear" w:color="auto" w:fill="FFFFFF"/>
        </w:rPr>
      </w:pPr>
    </w:p>
    <w:p w:rsidR="002E18B2" w:rsidRPr="00624A0F" w:rsidRDefault="00324965" w:rsidP="00624A0F">
      <w:pPr>
        <w:jc w:val="center"/>
        <w:rPr>
          <w:b/>
          <w:sz w:val="28"/>
          <w:szCs w:val="28"/>
        </w:rPr>
      </w:pPr>
      <w:r w:rsidRPr="00624A0F">
        <w:rPr>
          <w:b/>
          <w:sz w:val="28"/>
          <w:szCs w:val="28"/>
        </w:rPr>
        <w:t>Resumo</w:t>
      </w:r>
    </w:p>
    <w:p w:rsidR="006C08E9" w:rsidRPr="004025A4" w:rsidRDefault="006C08E9" w:rsidP="0013569F">
      <w:pPr>
        <w:rPr>
          <w:sz w:val="23"/>
          <w:szCs w:val="23"/>
        </w:rPr>
      </w:pPr>
      <w:r>
        <w:tab/>
      </w:r>
      <w:r w:rsidR="00E0069C" w:rsidRPr="004025A4">
        <w:rPr>
          <w:sz w:val="23"/>
          <w:szCs w:val="23"/>
        </w:rPr>
        <w:t xml:space="preserve">Neste trabalho </w:t>
      </w:r>
      <w:r w:rsidR="00C82E13" w:rsidRPr="004025A4">
        <w:rPr>
          <w:sz w:val="23"/>
          <w:szCs w:val="23"/>
        </w:rPr>
        <w:t>pesquisou-se</w:t>
      </w:r>
      <w:r w:rsidR="00E0069C" w:rsidRPr="004025A4">
        <w:rPr>
          <w:sz w:val="23"/>
          <w:szCs w:val="23"/>
        </w:rPr>
        <w:t xml:space="preserve"> as dificuldades que um gerente de projetos tem para tomar decisões sempre que uma mudança ocorre nos projetos por ele gerenciados.</w:t>
      </w:r>
      <w:r w:rsidR="009D3BCC" w:rsidRPr="004025A4">
        <w:rPr>
          <w:sz w:val="23"/>
          <w:szCs w:val="23"/>
        </w:rPr>
        <w:t xml:space="preserve"> As ferramentas geralmente utilizadas são textuais ou gráficas </w:t>
      </w:r>
      <w:r w:rsidR="00260DDC" w:rsidRPr="004025A4">
        <w:rPr>
          <w:sz w:val="23"/>
          <w:szCs w:val="23"/>
        </w:rPr>
        <w:t>[</w:t>
      </w:r>
      <w:r w:rsidR="009D3BCC" w:rsidRPr="004025A4">
        <w:rPr>
          <w:sz w:val="23"/>
          <w:szCs w:val="23"/>
        </w:rPr>
        <w:t>2D</w:t>
      </w:r>
      <w:r w:rsidR="00260DDC" w:rsidRPr="004025A4">
        <w:rPr>
          <w:sz w:val="23"/>
          <w:szCs w:val="23"/>
        </w:rPr>
        <w:t>]</w:t>
      </w:r>
      <w:r w:rsidR="009D3BCC" w:rsidRPr="004025A4">
        <w:rPr>
          <w:sz w:val="23"/>
          <w:szCs w:val="23"/>
        </w:rPr>
        <w:t>, o que muitas vezes obriga o gerente de projetos a buscar mais de uma fonte de informação e cruzá-las para identificar o risco potencial para o projeto, retratado nas suas duas principais áreas d</w:t>
      </w:r>
      <w:r w:rsidR="003025D8" w:rsidRPr="004025A4">
        <w:rPr>
          <w:sz w:val="23"/>
          <w:szCs w:val="23"/>
        </w:rPr>
        <w:t>e conhecimento:</w:t>
      </w:r>
      <w:r w:rsidR="00C75AD1" w:rsidRPr="004025A4">
        <w:rPr>
          <w:sz w:val="23"/>
          <w:szCs w:val="23"/>
        </w:rPr>
        <w:t xml:space="preserve"> tempo e custo.</w:t>
      </w:r>
    </w:p>
    <w:p w:rsidR="006C08E9" w:rsidRPr="004025A4" w:rsidRDefault="006C08E9" w:rsidP="0013569F">
      <w:pPr>
        <w:rPr>
          <w:sz w:val="23"/>
          <w:szCs w:val="23"/>
        </w:rPr>
      </w:pPr>
      <w:r w:rsidRPr="004025A4">
        <w:rPr>
          <w:sz w:val="23"/>
          <w:szCs w:val="23"/>
        </w:rPr>
        <w:tab/>
      </w:r>
      <w:r w:rsidR="000D54BC" w:rsidRPr="004025A4">
        <w:rPr>
          <w:sz w:val="23"/>
          <w:szCs w:val="23"/>
        </w:rPr>
        <w:t>A</w:t>
      </w:r>
      <w:r w:rsidR="001F68B4" w:rsidRPr="004025A4">
        <w:rPr>
          <w:sz w:val="23"/>
          <w:szCs w:val="23"/>
        </w:rPr>
        <w:t xml:space="preserve"> Estrutura Analítica do Projeto, tam</w:t>
      </w:r>
      <w:r w:rsidR="00E447AF" w:rsidRPr="004025A4">
        <w:rPr>
          <w:sz w:val="23"/>
          <w:szCs w:val="23"/>
        </w:rPr>
        <w:t>bém conhecida como EAP (ou WBS -</w:t>
      </w:r>
      <w:r w:rsidR="001F68B4" w:rsidRPr="004025A4">
        <w:rPr>
          <w:sz w:val="23"/>
          <w:szCs w:val="23"/>
        </w:rPr>
        <w:t xml:space="preserve"> Work </w:t>
      </w:r>
      <w:r w:rsidR="00E447AF" w:rsidRPr="004025A4">
        <w:rPr>
          <w:sz w:val="23"/>
          <w:szCs w:val="23"/>
        </w:rPr>
        <w:t xml:space="preserve">Breakdown </w:t>
      </w:r>
      <w:r w:rsidR="001F68B4" w:rsidRPr="004025A4">
        <w:rPr>
          <w:sz w:val="23"/>
          <w:szCs w:val="23"/>
        </w:rPr>
        <w:t>Structure em inglês</w:t>
      </w:r>
      <w:r w:rsidR="007E1141" w:rsidRPr="004025A4">
        <w:rPr>
          <w:sz w:val="23"/>
          <w:szCs w:val="23"/>
        </w:rPr>
        <w:t>)</w:t>
      </w:r>
      <w:r w:rsidR="000D54BC" w:rsidRPr="004025A4">
        <w:rPr>
          <w:sz w:val="23"/>
          <w:szCs w:val="23"/>
        </w:rPr>
        <w:t>, registra todas as funções (caixas</w:t>
      </w:r>
      <w:r w:rsidR="00C737B5" w:rsidRPr="004025A4">
        <w:rPr>
          <w:sz w:val="23"/>
          <w:szCs w:val="23"/>
        </w:rPr>
        <w:t>\pacotes de trabalho</w:t>
      </w:r>
      <w:r w:rsidR="000D54BC" w:rsidRPr="004025A4">
        <w:rPr>
          <w:sz w:val="23"/>
          <w:szCs w:val="23"/>
        </w:rPr>
        <w:t xml:space="preserve">) que “entregam” </w:t>
      </w:r>
      <w:r w:rsidR="00CA4A79" w:rsidRPr="004025A4">
        <w:rPr>
          <w:sz w:val="23"/>
          <w:szCs w:val="23"/>
        </w:rPr>
        <w:t>deliverables\</w:t>
      </w:r>
      <w:r w:rsidR="000D54BC" w:rsidRPr="004025A4">
        <w:rPr>
          <w:sz w:val="23"/>
          <w:szCs w:val="23"/>
        </w:rPr>
        <w:t xml:space="preserve">produtos ou serviços e suas respectivas sub-funções até o último nível que representa o detalhamento das ações a serem desenvolvidas </w:t>
      </w:r>
      <w:r w:rsidR="00B717BA" w:rsidRPr="004025A4">
        <w:rPr>
          <w:sz w:val="23"/>
          <w:szCs w:val="23"/>
        </w:rPr>
        <w:t xml:space="preserve">para produzir o resultado final. Esta estrutura </w:t>
      </w:r>
      <w:r w:rsidR="000D54BC" w:rsidRPr="004025A4">
        <w:rPr>
          <w:sz w:val="23"/>
          <w:szCs w:val="23"/>
        </w:rPr>
        <w:t>possui uma natureza gráfica bidimensional</w:t>
      </w:r>
      <w:r w:rsidRPr="004025A4">
        <w:rPr>
          <w:sz w:val="23"/>
          <w:szCs w:val="23"/>
        </w:rPr>
        <w:t>.</w:t>
      </w:r>
    </w:p>
    <w:p w:rsidR="006C08E9" w:rsidRPr="004025A4" w:rsidRDefault="006C08E9" w:rsidP="0013569F">
      <w:pPr>
        <w:rPr>
          <w:sz w:val="23"/>
          <w:szCs w:val="23"/>
        </w:rPr>
      </w:pPr>
      <w:r w:rsidRPr="004025A4">
        <w:rPr>
          <w:sz w:val="23"/>
          <w:szCs w:val="23"/>
        </w:rPr>
        <w:tab/>
      </w:r>
      <w:r w:rsidR="00C737B5" w:rsidRPr="004025A4">
        <w:rPr>
          <w:sz w:val="23"/>
          <w:szCs w:val="23"/>
        </w:rPr>
        <w:t>Partimos da suposição de</w:t>
      </w:r>
      <w:r w:rsidR="007E1141" w:rsidRPr="004025A4">
        <w:rPr>
          <w:sz w:val="23"/>
          <w:szCs w:val="23"/>
        </w:rPr>
        <w:t xml:space="preserve"> que uma ferramenta gráfica</w:t>
      </w:r>
      <w:r w:rsidR="00CA4A79" w:rsidRPr="004025A4">
        <w:rPr>
          <w:sz w:val="23"/>
          <w:szCs w:val="23"/>
        </w:rPr>
        <w:t xml:space="preserve"> em três dimensões</w:t>
      </w:r>
      <w:r w:rsidR="007E1141" w:rsidRPr="004025A4">
        <w:rPr>
          <w:sz w:val="23"/>
          <w:szCs w:val="23"/>
        </w:rPr>
        <w:t xml:space="preserve"> [3D] pode agregar várias informações num único objeto ou grupo d</w:t>
      </w:r>
      <w:r w:rsidR="00B717BA" w:rsidRPr="004025A4">
        <w:rPr>
          <w:sz w:val="23"/>
          <w:szCs w:val="23"/>
        </w:rPr>
        <w:t xml:space="preserve">e objetos formando uma unidade e assim </w:t>
      </w:r>
      <w:r w:rsidR="00C50E13" w:rsidRPr="004025A4">
        <w:rPr>
          <w:sz w:val="23"/>
          <w:szCs w:val="23"/>
        </w:rPr>
        <w:t>seria</w:t>
      </w:r>
      <w:r w:rsidR="005862BA" w:rsidRPr="004025A4">
        <w:rPr>
          <w:sz w:val="23"/>
          <w:szCs w:val="23"/>
        </w:rPr>
        <w:t xml:space="preserve"> o modelo ideal para servir de fonte </w:t>
      </w:r>
      <w:r w:rsidR="00C75AD1" w:rsidRPr="004025A4">
        <w:rPr>
          <w:sz w:val="23"/>
          <w:szCs w:val="23"/>
        </w:rPr>
        <w:t>de registro e consulta de mu</w:t>
      </w:r>
      <w:r w:rsidR="00B717BA" w:rsidRPr="004025A4">
        <w:rPr>
          <w:sz w:val="23"/>
          <w:szCs w:val="23"/>
        </w:rPr>
        <w:t>danças que impacta</w:t>
      </w:r>
      <w:r w:rsidR="00C75AD1" w:rsidRPr="004025A4">
        <w:rPr>
          <w:sz w:val="23"/>
          <w:szCs w:val="23"/>
        </w:rPr>
        <w:t>m positiva</w:t>
      </w:r>
      <w:r w:rsidR="00B717BA" w:rsidRPr="004025A4">
        <w:rPr>
          <w:sz w:val="23"/>
          <w:szCs w:val="23"/>
        </w:rPr>
        <w:t>mente</w:t>
      </w:r>
      <w:r w:rsidR="00C75AD1" w:rsidRPr="004025A4">
        <w:rPr>
          <w:sz w:val="23"/>
          <w:szCs w:val="23"/>
        </w:rPr>
        <w:t xml:space="preserve"> ou n</w:t>
      </w:r>
      <w:r w:rsidR="00C50E13" w:rsidRPr="004025A4">
        <w:rPr>
          <w:sz w:val="23"/>
          <w:szCs w:val="23"/>
        </w:rPr>
        <w:t>egativamente um projeto. Fazendo uso d</w:t>
      </w:r>
      <w:r w:rsidR="00C75AD1" w:rsidRPr="004025A4">
        <w:rPr>
          <w:sz w:val="23"/>
          <w:szCs w:val="23"/>
        </w:rPr>
        <w:t xml:space="preserve">a terceira dimensão e </w:t>
      </w:r>
      <w:r w:rsidR="00C50E13" w:rsidRPr="004025A4">
        <w:rPr>
          <w:sz w:val="23"/>
          <w:szCs w:val="23"/>
        </w:rPr>
        <w:t xml:space="preserve">com a </w:t>
      </w:r>
      <w:r w:rsidR="00C75AD1" w:rsidRPr="004025A4">
        <w:rPr>
          <w:sz w:val="23"/>
          <w:szCs w:val="23"/>
        </w:rPr>
        <w:t>possibilidade de agregar i</w:t>
      </w:r>
      <w:r w:rsidR="00C50E13" w:rsidRPr="004025A4">
        <w:rPr>
          <w:sz w:val="23"/>
          <w:szCs w:val="23"/>
        </w:rPr>
        <w:t>nformações visuais e textuais em</w:t>
      </w:r>
      <w:r w:rsidR="00C75AD1" w:rsidRPr="004025A4">
        <w:rPr>
          <w:sz w:val="23"/>
          <w:szCs w:val="23"/>
        </w:rPr>
        <w:t xml:space="preserve"> cubos e </w:t>
      </w:r>
      <w:r w:rsidR="00C50E13" w:rsidRPr="004025A4">
        <w:rPr>
          <w:sz w:val="23"/>
          <w:szCs w:val="23"/>
        </w:rPr>
        <w:t>s</w:t>
      </w:r>
      <w:r w:rsidR="00C75AD1" w:rsidRPr="004025A4">
        <w:rPr>
          <w:sz w:val="23"/>
          <w:szCs w:val="23"/>
        </w:rPr>
        <w:t>uas faces, a EAP expande sua potencialidade de registro de informações, permitindo ao gerente i</w:t>
      </w:r>
      <w:r w:rsidR="00120460" w:rsidRPr="004025A4">
        <w:rPr>
          <w:sz w:val="23"/>
          <w:szCs w:val="23"/>
        </w:rPr>
        <w:t>dentificar desvios nos projetos e</w:t>
      </w:r>
      <w:r w:rsidR="00C75AD1" w:rsidRPr="004025A4">
        <w:rPr>
          <w:sz w:val="23"/>
          <w:szCs w:val="23"/>
        </w:rPr>
        <w:t xml:space="preserve"> s</w:t>
      </w:r>
      <w:r w:rsidR="00120460" w:rsidRPr="004025A4">
        <w:rPr>
          <w:sz w:val="23"/>
          <w:szCs w:val="23"/>
        </w:rPr>
        <w:t>eus impactos em tempo e</w:t>
      </w:r>
      <w:r w:rsidR="00C81724" w:rsidRPr="004025A4">
        <w:rPr>
          <w:sz w:val="23"/>
          <w:szCs w:val="23"/>
        </w:rPr>
        <w:t xml:space="preserve"> custo, ou seja, permitindo a</w:t>
      </w:r>
      <w:r w:rsidR="00120460" w:rsidRPr="004025A4">
        <w:rPr>
          <w:sz w:val="23"/>
          <w:szCs w:val="23"/>
        </w:rPr>
        <w:t xml:space="preserve"> rápida tomada </w:t>
      </w:r>
      <w:r w:rsidR="00C81724" w:rsidRPr="004025A4">
        <w:rPr>
          <w:sz w:val="23"/>
          <w:szCs w:val="23"/>
        </w:rPr>
        <w:t xml:space="preserve">de decisões </w:t>
      </w:r>
      <w:r w:rsidR="00C75AD1" w:rsidRPr="004025A4">
        <w:rPr>
          <w:sz w:val="23"/>
          <w:szCs w:val="23"/>
        </w:rPr>
        <w:t>que minimizem os desvios nos projetos.</w:t>
      </w:r>
    </w:p>
    <w:p w:rsidR="00C75AD1" w:rsidRPr="004025A4" w:rsidRDefault="006C08E9" w:rsidP="0013569F">
      <w:pPr>
        <w:rPr>
          <w:sz w:val="23"/>
          <w:szCs w:val="23"/>
        </w:rPr>
      </w:pPr>
      <w:r w:rsidRPr="004025A4">
        <w:rPr>
          <w:sz w:val="23"/>
          <w:szCs w:val="23"/>
        </w:rPr>
        <w:tab/>
      </w:r>
      <w:r w:rsidR="00C81724" w:rsidRPr="004025A4">
        <w:rPr>
          <w:sz w:val="23"/>
          <w:szCs w:val="23"/>
        </w:rPr>
        <w:t>Como proposta, foi desenvolvido</w:t>
      </w:r>
      <w:r w:rsidR="00D86AEC" w:rsidRPr="004025A4">
        <w:rPr>
          <w:sz w:val="23"/>
          <w:szCs w:val="23"/>
        </w:rPr>
        <w:t xml:space="preserve"> um modelo de EAP hipotético, porém naturalmente aplicável, no qual se registram mudanças temporais e financeiras, permitindo não somente identificar o problema, como também interagir com o modelo, fazendo-o girar tridimensionalmente em seus </w:t>
      </w:r>
      <w:r w:rsidR="0061154D" w:rsidRPr="004025A4">
        <w:rPr>
          <w:sz w:val="23"/>
          <w:szCs w:val="23"/>
        </w:rPr>
        <w:t>eixos e detalhar as propriedades de cada cubo</w:t>
      </w:r>
      <w:r w:rsidR="00682DCE" w:rsidRPr="004025A4">
        <w:rPr>
          <w:sz w:val="23"/>
          <w:szCs w:val="23"/>
        </w:rPr>
        <w:t xml:space="preserve"> ao simples clique do</w:t>
      </w:r>
      <w:r w:rsidR="00D86AEC" w:rsidRPr="004025A4">
        <w:rPr>
          <w:sz w:val="23"/>
          <w:szCs w:val="23"/>
        </w:rPr>
        <w:t xml:space="preserve"> mouse sobre o objeto.</w:t>
      </w:r>
    </w:p>
    <w:p w:rsidR="002A3BBD" w:rsidRPr="002A3BBD" w:rsidRDefault="002A3BBD" w:rsidP="006C08E9">
      <w:pPr>
        <w:pStyle w:val="Heading1"/>
        <w:numPr>
          <w:ilvl w:val="0"/>
          <w:numId w:val="10"/>
        </w:numPr>
      </w:pPr>
      <w:r w:rsidRPr="00324965">
        <w:lastRenderedPageBreak/>
        <w:t>Introdução</w:t>
      </w:r>
    </w:p>
    <w:p w:rsidR="00374CE2" w:rsidRDefault="00B92C6B" w:rsidP="00B92C6B">
      <w:r>
        <w:tab/>
      </w:r>
      <w:r w:rsidR="00934F3C" w:rsidRPr="00B67C3D">
        <w:t xml:space="preserve">A motivação deste trabalho </w:t>
      </w:r>
      <w:r w:rsidR="00B67C3D" w:rsidRPr="00B67C3D">
        <w:t xml:space="preserve">está ligada à necessidade de apresentar </w:t>
      </w:r>
      <w:r w:rsidR="0061154D">
        <w:t xml:space="preserve">um estudo </w:t>
      </w:r>
      <w:r w:rsidR="00322F14">
        <w:t xml:space="preserve">teórico e prático </w:t>
      </w:r>
      <w:r w:rsidR="0061154D">
        <w:t>como trabalho final da</w:t>
      </w:r>
      <w:r w:rsidR="00B67C3D" w:rsidRPr="00B67C3D">
        <w:t xml:space="preserve"> disciplina e </w:t>
      </w:r>
      <w:r w:rsidR="00B67C3D">
        <w:t xml:space="preserve">também por </w:t>
      </w:r>
      <w:r w:rsidR="00A42193">
        <w:t xml:space="preserve">acreditar </w:t>
      </w:r>
      <w:r w:rsidR="00B67C3D">
        <w:t xml:space="preserve">que </w:t>
      </w:r>
      <w:r w:rsidR="004D15E2">
        <w:t>a utilização de soluções g</w:t>
      </w:r>
      <w:r w:rsidR="00322F14">
        <w:t>ráficas tridimensionais contribui</w:t>
      </w:r>
      <w:r w:rsidR="00920035">
        <w:t xml:space="preserve"> significativamente para a melhor compreensão de </w:t>
      </w:r>
      <w:r w:rsidR="009703C1">
        <w:t>modelos</w:t>
      </w:r>
      <w:r w:rsidR="00322F14">
        <w:t xml:space="preserve"> WBS </w:t>
      </w:r>
      <w:r w:rsidR="00322F14">
        <w:fldChar w:fldCharType="begin"/>
      </w:r>
      <w:r w:rsidR="00322F14">
        <w:instrText xml:space="preserve"> ADDIN ZOTERO_ITEM CSL_CITATION {"citationID":"2g6fd2emiq","properties":{"formattedCitation":"[1]","plainCitation":"[1]"},"citationItems":[{"id":2873,"uris":["http://zotero.org/users/3119961/items/CDCAANNK"],"uri":["http://zotero.org/users/3119961/items/CDCAANNK"],"itemData":{"id":2873,"type":"entry-encyclopedia","title":"Work breakdown structure","container-title":"Wikipedia","source":"Wikipedia","abstract":"A work breakdown structure (WBS), in project management and systems engineering, is a deliverable-oriented decomposition of a project into smaller components. A work breakdown structure is a key project deliverable that organizes the team's work into manageable sections. The Project Management Body of Knowledge (PMBOK 5) defines the work breakdown structure as a \"A hierarchical decomposition of the total scope of work to be carried out by the project team to accomplish the project objectives and create the required deliverables.\"\nA work breakdown structure element may be a product, data, service, or any combination thereof. A WBS also provides the necessary framework for detailed cost estimating and control along with providing guidance for schedule development and control.","URL":"https://en.wikipedia.org/w/index.php?title=Work_breakdown_structure&amp;oldid=756374579","note":"Page Version ID: 756374579","language":"en","issued":{"date-parts":[["2016",12,23]]},"accessed":{"date-parts":[["2016",12,23]]}}}],"schema":"https://github.com/citation-style-language/schema/raw/master/csl-citation.json"} </w:instrText>
      </w:r>
      <w:r w:rsidR="00322F14">
        <w:fldChar w:fldCharType="separate"/>
      </w:r>
      <w:r w:rsidR="00322F14" w:rsidRPr="00322F14">
        <w:rPr>
          <w:rFonts w:cs="Calibri"/>
        </w:rPr>
        <w:t>[1]</w:t>
      </w:r>
      <w:r w:rsidR="00322F14">
        <w:fldChar w:fldCharType="end"/>
      </w:r>
      <w:r w:rsidR="009703C1">
        <w:t xml:space="preserve">, tornando a </w:t>
      </w:r>
      <w:r w:rsidR="00920035">
        <w:t>administração de projetos</w:t>
      </w:r>
      <w:r w:rsidR="009703C1">
        <w:t xml:space="preserve"> mais eficaz. Prover ao</w:t>
      </w:r>
      <w:r w:rsidR="00E019D7">
        <w:t xml:space="preserve"> gestor de projetos </w:t>
      </w:r>
      <w:r w:rsidR="00A42193">
        <w:t>uma ferramenta gráfica 3D pode a</w:t>
      </w:r>
      <w:r w:rsidR="00E019D7">
        <w:t>uxiliá-lo no alcance do êxito em</w:t>
      </w:r>
      <w:r w:rsidR="00A42193">
        <w:t xml:space="preserve"> sua gestão.</w:t>
      </w:r>
    </w:p>
    <w:p w:rsidR="00E0069C" w:rsidRPr="00D86AEC" w:rsidRDefault="00B92C6B" w:rsidP="00B92C6B">
      <w:r>
        <w:tab/>
      </w:r>
      <w:r w:rsidR="00920035">
        <w:t>O problema, o</w:t>
      </w:r>
      <w:r w:rsidR="00E019D7">
        <w:t>bjeto deste estudo, é a ineficácia</w:t>
      </w:r>
      <w:r w:rsidR="00920035">
        <w:t xml:space="preserve"> no gerenciamento de projetos</w:t>
      </w:r>
      <w:r w:rsidR="00A42193">
        <w:t>, decorrente de um conjunto de fatores, amplamente identific</w:t>
      </w:r>
      <w:r w:rsidR="00E019D7">
        <w:t>ado e divulgado pelas comunidades</w:t>
      </w:r>
      <w:r w:rsidR="00A42193">
        <w:t xml:space="preserve"> (nacional e internacional) de gestores de projetos. Estes fatores têm contribuído significativamente para aumentar as estatísticas de fracassos</w:t>
      </w:r>
      <w:r w:rsidR="00454F82">
        <w:t xml:space="preserve"> no que tange à entrega do produto final de um dado projeto</w:t>
      </w:r>
      <w:r w:rsidR="00A42193">
        <w:t>.</w:t>
      </w:r>
    </w:p>
    <w:p w:rsidR="00A36B49" w:rsidRPr="006C08E9" w:rsidRDefault="00886F8A" w:rsidP="006C08E9">
      <w:pPr>
        <w:pStyle w:val="Heading1"/>
        <w:numPr>
          <w:ilvl w:val="0"/>
          <w:numId w:val="10"/>
        </w:numPr>
      </w:pPr>
      <w:r w:rsidRPr="00D86AEC">
        <w:t>O</w:t>
      </w:r>
      <w:r w:rsidR="006149D0">
        <w:t>bjetivo</w:t>
      </w:r>
    </w:p>
    <w:p w:rsidR="00870D3E" w:rsidRDefault="006C08E9" w:rsidP="00B92C6B">
      <w:r>
        <w:tab/>
      </w:r>
      <w:r w:rsidR="00920035" w:rsidRPr="00920035">
        <w:t>O objetivo</w:t>
      </w:r>
      <w:r w:rsidR="00920035">
        <w:t xml:space="preserve"> do </w:t>
      </w:r>
      <w:r w:rsidR="00A42193">
        <w:t>presente trabal</w:t>
      </w:r>
      <w:r w:rsidR="006149D0">
        <w:t>ho é</w:t>
      </w:r>
      <w:r w:rsidR="00A42193">
        <w:t xml:space="preserve"> produzir</w:t>
      </w:r>
      <w:r w:rsidR="00A015A8">
        <w:t xml:space="preserve"> um aplicativo web (executado exclusivamente em um navegador)</w:t>
      </w:r>
      <w:r w:rsidR="002278FC">
        <w:t xml:space="preserve"> </w:t>
      </w:r>
      <w:r w:rsidR="00A42193">
        <w:t xml:space="preserve">que </w:t>
      </w:r>
      <w:r w:rsidR="002278FC">
        <w:t xml:space="preserve">permita cadastrar </w:t>
      </w:r>
      <w:r w:rsidR="00A015A8">
        <w:t>um EAP em uma base de dados, disponibilizando no final</w:t>
      </w:r>
      <w:r w:rsidR="002278FC">
        <w:t xml:space="preserve"> uma função de geração d</w:t>
      </w:r>
      <w:r w:rsidR="00655866">
        <w:t>a</w:t>
      </w:r>
      <w:r w:rsidR="002278FC">
        <w:t xml:space="preserve"> EAP em 3D, </w:t>
      </w:r>
      <w:r w:rsidR="00317D85">
        <w:t>registrando</w:t>
      </w:r>
      <w:r w:rsidR="002278FC">
        <w:t xml:space="preserve"> o andame</w:t>
      </w:r>
      <w:r w:rsidR="00317D85">
        <w:t>nto de um projeto (sua gestão) e mostrando</w:t>
      </w:r>
      <w:r w:rsidR="002278FC">
        <w:t xml:space="preserve"> grafic</w:t>
      </w:r>
      <w:r w:rsidR="00317D85">
        <w:t>amente as mudanças ocorridas no</w:t>
      </w:r>
      <w:r w:rsidR="002278FC">
        <w:t xml:space="preserve"> projeto e seu</w:t>
      </w:r>
      <w:r w:rsidR="00870D3E">
        <w:t xml:space="preserve"> impacto no resultado esperado.</w:t>
      </w:r>
    </w:p>
    <w:p w:rsidR="00E0069C" w:rsidRPr="00D86AEC" w:rsidRDefault="00870D3E" w:rsidP="00B92C6B">
      <w:r>
        <w:tab/>
      </w:r>
      <w:r w:rsidR="002278FC">
        <w:t>A geraçã</w:t>
      </w:r>
      <w:r>
        <w:t xml:space="preserve">o do modelo 3D da EAP </w:t>
      </w:r>
      <w:r w:rsidR="00364556">
        <w:t xml:space="preserve">também </w:t>
      </w:r>
      <w:r>
        <w:t>será feita n</w:t>
      </w:r>
      <w:r w:rsidR="00B67953">
        <w:t>o browser</w:t>
      </w:r>
      <w:r w:rsidR="00364556">
        <w:t xml:space="preserve"> através de um link\chamada feita a partir do a</w:t>
      </w:r>
      <w:r w:rsidR="000E4EA0">
        <w:t>plicativo de gestão de projetos.</w:t>
      </w:r>
    </w:p>
    <w:p w:rsidR="002E18B2" w:rsidRPr="008D21CD" w:rsidRDefault="00886F8A" w:rsidP="008D21CD">
      <w:pPr>
        <w:pStyle w:val="Heading1"/>
        <w:numPr>
          <w:ilvl w:val="0"/>
          <w:numId w:val="10"/>
        </w:numPr>
      </w:pPr>
      <w:r w:rsidRPr="008D21CD">
        <w:t>Metodologia</w:t>
      </w:r>
    </w:p>
    <w:p w:rsidR="00B762D5" w:rsidRDefault="00017DC5" w:rsidP="00B71FD0">
      <w:r>
        <w:tab/>
      </w:r>
      <w:r w:rsidR="00B762D5">
        <w:t>Buscou-se na literatura existente</w:t>
      </w:r>
      <w:r w:rsidR="00FD024E">
        <w:t xml:space="preserve"> </w:t>
      </w:r>
      <w:r w:rsidR="00FD024E">
        <w:fldChar w:fldCharType="begin"/>
      </w:r>
      <w:r w:rsidR="00322F14">
        <w:instrText xml:space="preserve"> ADDIN ZOTERO_ITEM CSL_CITATION {"citationID":"1k3ueq7sgg","properties":{"formattedCitation":"[2]","plainCitation":"[2]"},"citationItems":[{"id":2862,"uris":["http://zotero.org/users/3119961/items/W4EU2VFR"],"uri":["http://zotero.org/users/3119961/items/W4EU2VFR"],"itemData":{"id":2862,"type":"webpage","title":"Quais os desafios e as dificuldades de projetos de escopo fechado?","abstract":"Em um universo paralelo e utópico, existente somente nos sonhos mais otimistas dos gerentes de projetos, novos empreendimentos são concluídos a todo momento dentro do escopo, do prazo e do orçamento acordados com os clientes. Mas os gestores que mantêm os pés no chão sabem que a realidade não é bem assim, não é mesmo? Na verdade, o planejamento pro...","URL":"http://www.projectbuilder.com.br/blog-pb/entry/projetos/quais-os-desafios-e-as-dificuldades-de-projetos-de-escopo-fechado","accessed":{"date-parts":[["2016",12,23]]}}}],"schema":"https://github.com/citation-style-language/schema/raw/master/csl-citation.json"} </w:instrText>
      </w:r>
      <w:r w:rsidR="00FD024E">
        <w:fldChar w:fldCharType="separate"/>
      </w:r>
      <w:r w:rsidR="00322F14" w:rsidRPr="00322F14">
        <w:rPr>
          <w:rFonts w:cs="Calibri"/>
        </w:rPr>
        <w:t>[2]</w:t>
      </w:r>
      <w:r w:rsidR="00FD024E">
        <w:fldChar w:fldCharType="end"/>
      </w:r>
      <w:r w:rsidR="007B5230">
        <w:t xml:space="preserve"> </w:t>
      </w:r>
      <w:r w:rsidR="000A1939">
        <w:fldChar w:fldCharType="begin"/>
      </w:r>
      <w:r w:rsidR="00322F14">
        <w:instrText xml:space="preserve"> ADDIN ZOTERO_ITEM CSL_CITATION {"citationID":"1ieu93usck","properties":{"formattedCitation":"[3]","plainCitation":"[3]"},"citationItems":[{"id":2864,"uris":["http://zotero.org/users/3119961/items/2PEANFUP"],"uri":["http://zotero.org/users/3119961/items/2PEANFUP"],"itemData":{"id":2864,"type":"article-journal","title":"Principais dificuldades encontradas em gerenciamento de projetos nas organizações","source":"www.lume.ufrgs.br","abstract":"Este trabalho de conclusão de curso em Administração com ênfase em Produção e Sistemas trata do gerenciamento de projetos através das práticas disseminadas pelo Project Management Institute (PMI), através do Project Management BodyofKnowledge (PMBOK). O foco do trabalho é voltado para as dificuldades encontradas pelo gerente de projetos em implementar as práticas de gerenciamento sugeridas pelo PMI nas organizações. Para tanto, num primeiro momento analisaram-se as dificuldades encontradas em diversos casos de implementação relatados na literatura, e num segundo momento, comparou-se essas dificuldades com a prática vivenciada por gerentes de projetos de algumas organizações. O método escolhido para tal análise foi o de entrevistas em profundidade onde os gerentes tiveram a liberdade para expressar os fatos já vivenciados dentro de cada uma das nove áreas de conhecimento sugeridas pelo PMI. A conclusão obtida foi que as áreas de conhecimento mais significativas para o sucesso da implementação de gerenciamento de projetos são: escopo, recursos humanos, comunicação e tempo; por motivos como a falta de informações históricas e falta de mão de obra qualificada também verificou-se que a área de conhecimento de riscos é pouco abordada ou utilizada durante a implementação de gerenciamento de projetos.","URL":"http://www.lume.ufrgs.br/handle/10183/87826","language":"por","author":[{"family":"Viegas","given":"Ricardo"}],"issued":{"date-parts":[["2013"]]},"accessed":{"date-parts":[["2016",12,23]]}}}],"schema":"https://github.com/citation-style-language/schema/raw/master/csl-citation.json"} </w:instrText>
      </w:r>
      <w:r w:rsidR="000A1939">
        <w:fldChar w:fldCharType="separate"/>
      </w:r>
      <w:r w:rsidR="00322F14" w:rsidRPr="00322F14">
        <w:rPr>
          <w:rFonts w:cs="Calibri"/>
        </w:rPr>
        <w:t>[3]</w:t>
      </w:r>
      <w:r w:rsidR="000A1939">
        <w:fldChar w:fldCharType="end"/>
      </w:r>
      <w:r w:rsidR="000A1939">
        <w:t xml:space="preserve"> </w:t>
      </w:r>
      <w:r w:rsidR="000A1939">
        <w:fldChar w:fldCharType="begin"/>
      </w:r>
      <w:r w:rsidR="00322F14">
        <w:instrText xml:space="preserve"> ADDIN ZOTERO_ITEM CSL_CITATION {"citationID":"2euqei9hd8","properties":{"formattedCitation":"[4]","plainCitation":"[4]"},"citationItems":[{"id":2867,"uris":["http://zotero.org/users/3119961/items/QB2DMW84"],"uri":["http://zotero.org/users/3119961/items/QB2DMW84"],"itemData":{"id":2867,"type":"webpage","title":"Porque falham? - Gestão de Projeto","abstract":"Informacoes sobre Gestao de Projetos e certificacoes PMI","URL":"http://www.gestaodeprojeto.info/porquefalham","shortTitle":"Porque falham?","accessed":{"date-parts":[["2016",12,23]]}}}],"schema":"https://github.com/citation-style-language/schema/raw/master/csl-citation.json"} </w:instrText>
      </w:r>
      <w:r w:rsidR="000A1939">
        <w:fldChar w:fldCharType="separate"/>
      </w:r>
      <w:r w:rsidR="00322F14" w:rsidRPr="00322F14">
        <w:rPr>
          <w:rFonts w:cs="Calibri"/>
        </w:rPr>
        <w:t>[4]</w:t>
      </w:r>
      <w:r w:rsidR="000A1939">
        <w:fldChar w:fldCharType="end"/>
      </w:r>
      <w:r w:rsidR="000A1939">
        <w:t xml:space="preserve"> </w:t>
      </w:r>
      <w:r w:rsidR="000A1939">
        <w:fldChar w:fldCharType="begin"/>
      </w:r>
      <w:r w:rsidR="00322F14">
        <w:instrText xml:space="preserve"> ADDIN ZOTERO_ITEM CSL_CITATION {"citationID":"j09mfig53","properties":{"formattedCitation":"[5]","plainCitation":"[5]"},"citationItems":[{"id":2869,"uris":["http://zotero.org/users/3119961/items/Q24WRHME"],"uri":["http://zotero.org/users/3119961/items/Q24WRHME"],"itemData":{"id":2869,"type":"post-weblog","title":"Por que os projetos falham e como reverter este cenário","container-title":"ViaFlow","abstract":"Por que mesmo com profissionais capacitados as organizações têm sofrido as consequências de projetos que extrapolam recursos, prazo ou não cumprem os objetivos finais?","URL":"http://viaflow.com.br/2016/07/20/por-que-os-projetos-falham-e-como-reverter-este-cenario/","issued":{"date-parts":[["2016",7,20]]},"accessed":{"date-parts":[["2016",12,23]]}}}],"schema":"https://github.com/citation-style-language/schema/raw/master/csl-citation.json"} </w:instrText>
      </w:r>
      <w:r w:rsidR="000A1939">
        <w:fldChar w:fldCharType="separate"/>
      </w:r>
      <w:r w:rsidR="00322F14" w:rsidRPr="00322F14">
        <w:rPr>
          <w:rFonts w:cs="Calibri"/>
        </w:rPr>
        <w:t>[5]</w:t>
      </w:r>
      <w:r w:rsidR="000A1939">
        <w:fldChar w:fldCharType="end"/>
      </w:r>
      <w:r w:rsidR="00B762D5">
        <w:t xml:space="preserve"> os fatores responsáveis por fracassos em projetos, e o senso comum apontou para </w:t>
      </w:r>
      <w:r w:rsidR="00253701">
        <w:t>a ineficácia</w:t>
      </w:r>
      <w:r w:rsidR="005E16A2">
        <w:t xml:space="preserve"> no planejamento</w:t>
      </w:r>
      <w:r w:rsidR="00253701">
        <w:t xml:space="preserve"> e administração</w:t>
      </w:r>
      <w:r w:rsidR="005E16A2">
        <w:t xml:space="preserve"> do projeto</w:t>
      </w:r>
      <w:r w:rsidR="00253701">
        <w:t>, que geram frequentes mudanças. Estas mudanças</w:t>
      </w:r>
      <w:r w:rsidR="00A33D69">
        <w:t xml:space="preserve"> muitas vezes geram falhas na gestão do projeto</w:t>
      </w:r>
      <w:r w:rsidR="005E16A2">
        <w:t>, impactand</w:t>
      </w:r>
      <w:r w:rsidR="00A33D69">
        <w:t xml:space="preserve">o </w:t>
      </w:r>
      <w:r w:rsidR="005E16A2">
        <w:t>de forma negativa o resultado esperado.</w:t>
      </w:r>
    </w:p>
    <w:p w:rsidR="005E16A2" w:rsidRDefault="00A33D69" w:rsidP="00B71FD0">
      <w:r>
        <w:lastRenderedPageBreak/>
        <w:tab/>
      </w:r>
      <w:r w:rsidR="005E16A2">
        <w:t>Com base neste problema, buscou-se uma forma de possibilitar ao gestor de projetos, identificar rapidamente algumas informações indicativas de desvios e potenciais geradoras de mudanças indesejadas, especialmente nos aspe</w:t>
      </w:r>
      <w:r w:rsidR="00420B14">
        <w:t xml:space="preserve">ctos mais comumente observados que são </w:t>
      </w:r>
      <w:r w:rsidR="00B71FD0">
        <w:t>tempo e custo.</w:t>
      </w:r>
    </w:p>
    <w:p w:rsidR="00345C14" w:rsidRDefault="00420B14" w:rsidP="00B71FD0">
      <w:r>
        <w:tab/>
        <w:t>Pensamos</w:t>
      </w:r>
      <w:r w:rsidR="008233A4">
        <w:t xml:space="preserve"> então na construção de um modelo gráfico tridimensional que pudes</w:t>
      </w:r>
      <w:r>
        <w:t>se dar a visão do todo (EAP) utilizando</w:t>
      </w:r>
      <w:r w:rsidR="008233A4">
        <w:t xml:space="preserve"> as faces dos objetos 3D</w:t>
      </w:r>
      <w:r>
        <w:t xml:space="preserve"> (cubos)</w:t>
      </w:r>
      <w:r w:rsidR="00D528B5">
        <w:t xml:space="preserve">; agregando também cores e textos </w:t>
      </w:r>
      <w:r w:rsidR="008233A4">
        <w:t xml:space="preserve">para registrar todo o conjunto de informações relevantes para uma rápida percepção </w:t>
      </w:r>
      <w:r w:rsidR="00D528B5">
        <w:t>das propriedades atuais de um dado pacote de trabalho</w:t>
      </w:r>
      <w:r w:rsidR="00345C14">
        <w:t xml:space="preserve">. Isso ajudará na </w:t>
      </w:r>
      <w:r w:rsidR="008233A4">
        <w:t>tomada de decisão para ajustes e correções de rumo na gestão d</w:t>
      </w:r>
      <w:r w:rsidR="00345C14">
        <w:t>o</w:t>
      </w:r>
      <w:r w:rsidR="008233A4">
        <w:t xml:space="preserve"> projeto.</w:t>
      </w:r>
    </w:p>
    <w:p w:rsidR="00792D8C" w:rsidRDefault="00345C14" w:rsidP="00B71FD0">
      <w:r>
        <w:tab/>
        <w:t>Avaliamos</w:t>
      </w:r>
      <w:r w:rsidR="008233A4">
        <w:t xml:space="preserve">, em termos tecnológicos, uma solução de rápida implementação, baixo custo e </w:t>
      </w:r>
      <w:r>
        <w:t xml:space="preserve">que seja de </w:t>
      </w:r>
      <w:r w:rsidR="008233A4">
        <w:t>fácil</w:t>
      </w:r>
      <w:r>
        <w:t xml:space="preserve"> utilização e amplo</w:t>
      </w:r>
      <w:r w:rsidR="008233A4">
        <w:t xml:space="preserve"> acesso</w:t>
      </w:r>
      <w:r w:rsidR="00A218FB">
        <w:t xml:space="preserve"> (web)</w:t>
      </w:r>
      <w:r w:rsidR="008233A4">
        <w:t>. Duas possib</w:t>
      </w:r>
      <w:r w:rsidR="001F44F9">
        <w:t>ilidades se mostraram viáveis:</w:t>
      </w:r>
    </w:p>
    <w:p w:rsidR="004E1B35" w:rsidRDefault="001A558F" w:rsidP="001A558F">
      <w:pPr>
        <w:pStyle w:val="ListParagraph"/>
        <w:numPr>
          <w:ilvl w:val="0"/>
          <w:numId w:val="22"/>
        </w:numPr>
        <w:spacing w:after="0"/>
        <w:ind w:left="990" w:hanging="270"/>
        <w:rPr>
          <w:szCs w:val="24"/>
        </w:rPr>
      </w:pPr>
      <w:r w:rsidRPr="001F44F9">
        <w:t>A</w:t>
      </w:r>
      <w:r w:rsidR="004E1B35">
        <w:t xml:space="preserve"> utilização da ferramenta de desenvolvimento gráfico Unity 3D</w:t>
      </w:r>
      <w:r w:rsidR="001B3106">
        <w:t xml:space="preserve"> </w:t>
      </w:r>
      <w:r w:rsidR="001B3106">
        <w:fldChar w:fldCharType="begin"/>
      </w:r>
      <w:r w:rsidR="00322F14">
        <w:instrText xml:space="preserve"> ADDIN ZOTERO_ITEM CSL_CITATION {"citationID":"1arq7b8ef6","properties":{"formattedCitation":"[6]","plainCitation":"[6]"},"citationItems":[{"id":2822,"uris":["http://zotero.org/users/3119961/items/B8CEUCNW"],"uri":["http://zotero.org/users/3119961/items/B8CEUCNW"],"itemData":{"id":2822,"type":"webpage","title":"Unity - Game Engine","container-title":"Unity","abstract":"Unity is the ultimate game development platform. Use Unity to build high-quality 3D and 2D games, deploy them across mobile, desktop, VR/AR, consoles or the Web, and connect with loyal and enthusiastic players and customers.","URL":"https://unity3d.com","accessed":{"date-parts":[["2016",12,23]]}}}],"schema":"https://github.com/citation-style-language/schema/raw/master/csl-citation.json"} </w:instrText>
      </w:r>
      <w:r w:rsidR="001B3106">
        <w:fldChar w:fldCharType="separate"/>
      </w:r>
      <w:r w:rsidR="00322F14" w:rsidRPr="00322F14">
        <w:rPr>
          <w:rFonts w:cs="Calibri"/>
        </w:rPr>
        <w:t>[6]</w:t>
      </w:r>
      <w:r w:rsidR="001B3106">
        <w:fldChar w:fldCharType="end"/>
      </w:r>
    </w:p>
    <w:p w:rsidR="005E16A2" w:rsidRPr="00E36291" w:rsidRDefault="001A558F" w:rsidP="00D86AEC">
      <w:pPr>
        <w:pStyle w:val="ListParagraph"/>
        <w:numPr>
          <w:ilvl w:val="0"/>
          <w:numId w:val="22"/>
        </w:numPr>
        <w:spacing w:after="0"/>
        <w:ind w:left="990" w:hanging="270"/>
        <w:rPr>
          <w:szCs w:val="24"/>
        </w:rPr>
      </w:pPr>
      <w:r>
        <w:t>A</w:t>
      </w:r>
      <w:r w:rsidR="006576F4">
        <w:t xml:space="preserve"> utilização de </w:t>
      </w:r>
      <w:r w:rsidR="00602DB7">
        <w:t xml:space="preserve">uma biblioteca </w:t>
      </w:r>
      <w:r w:rsidR="00213CB9" w:rsidRPr="001F44F9">
        <w:t xml:space="preserve">JavaScript </w:t>
      </w:r>
      <w:r w:rsidR="006576F4">
        <w:t>chamada ThreeJS</w:t>
      </w:r>
      <w:r w:rsidR="00364556">
        <w:t xml:space="preserve"> </w:t>
      </w:r>
      <w:r w:rsidR="00364556">
        <w:fldChar w:fldCharType="begin"/>
      </w:r>
      <w:r w:rsidR="00322F14">
        <w:instrText xml:space="preserve"> ADDIN ZOTERO_ITEM CSL_CITATION {"citationID":"2g5a9dmnvu","properties":{"formattedCitation":"[7]","plainCitation":"[7]"},"citationItems":[{"id":2820,"uris":["http://zotero.org/users/3119961/items/RWMKV7I6"],"uri":["http://zotero.org/users/3119961/items/RWMKV7I6"],"itemData":{"id":2820,"type":"webpage","title":"three.js - Javascript 3D library","URL":"https://threejs.org/","accessed":{"date-parts":[["2016",12,23]]}}}],"schema":"https://github.com/citation-style-language/schema/raw/master/csl-citation.json"} </w:instrText>
      </w:r>
      <w:r w:rsidR="00364556">
        <w:fldChar w:fldCharType="separate"/>
      </w:r>
      <w:r w:rsidR="00322F14" w:rsidRPr="00322F14">
        <w:rPr>
          <w:rFonts w:cs="Calibri"/>
        </w:rPr>
        <w:t>[7]</w:t>
      </w:r>
      <w:r w:rsidR="00364556">
        <w:fldChar w:fldCharType="end"/>
      </w:r>
      <w:r w:rsidR="006576F4">
        <w:t xml:space="preserve"> que é </w:t>
      </w:r>
      <w:r w:rsidR="00213CB9" w:rsidRPr="001F44F9">
        <w:t>baseada na WebGL (Web Graphics Library)</w:t>
      </w:r>
      <w:r w:rsidR="004878D3">
        <w:t xml:space="preserve"> </w:t>
      </w:r>
      <w:r w:rsidR="004878D3">
        <w:fldChar w:fldCharType="begin"/>
      </w:r>
      <w:r w:rsidR="00322F14">
        <w:instrText xml:space="preserve"> ADDIN ZOTERO_ITEM CSL_CITATION {"citationID":"1eoo8ci6n9","properties":{"formattedCitation":"[8]","plainCitation":"[8]"},"citationItems":[{"id":2824,"uris":["http://zotero.org/users/3119961/items/C3DUUKAC"],"uri":["http://zotero.org/users/3119961/items/C3DUUKAC"],"itemData":{"id":2824,"type":"webpage","title":"WebGL - OpenGL ES 2.0 for the Web","container-title":"The Khronos Group","URL":"https://www.khronos.org/api/webgl/","accessed":{"date-parts":[["2016",12,23]]}}}],"schema":"https://github.com/citation-style-language/schema/raw/master/csl-citation.json"} </w:instrText>
      </w:r>
      <w:r w:rsidR="004878D3">
        <w:fldChar w:fldCharType="separate"/>
      </w:r>
      <w:r w:rsidR="00322F14" w:rsidRPr="00322F14">
        <w:rPr>
          <w:rFonts w:cs="Calibri"/>
        </w:rPr>
        <w:t>[8]</w:t>
      </w:r>
      <w:r w:rsidR="004878D3">
        <w:fldChar w:fldCharType="end"/>
      </w:r>
      <w:r w:rsidR="00213CB9" w:rsidRPr="001F44F9">
        <w:t xml:space="preserve"> para </w:t>
      </w:r>
      <w:r w:rsidR="00E1397E">
        <w:t xml:space="preserve">a </w:t>
      </w:r>
      <w:r w:rsidR="00213CB9" w:rsidRPr="001F44F9">
        <w:t>renderiz</w:t>
      </w:r>
      <w:r w:rsidR="00E1397E">
        <w:t>ação e animação de gráficos 3D</w:t>
      </w:r>
    </w:p>
    <w:p w:rsidR="002E18B2" w:rsidRPr="00D86AEC" w:rsidRDefault="002E18B2" w:rsidP="000A6BCD">
      <w:pPr>
        <w:pStyle w:val="Heading1"/>
        <w:numPr>
          <w:ilvl w:val="0"/>
          <w:numId w:val="10"/>
        </w:numPr>
        <w:rPr>
          <w:sz w:val="24"/>
        </w:rPr>
      </w:pPr>
      <w:r w:rsidRPr="00D86AEC">
        <w:rPr>
          <w:sz w:val="24"/>
        </w:rPr>
        <w:t>D</w:t>
      </w:r>
      <w:r w:rsidR="000A6BCD">
        <w:t>esenvolvi</w:t>
      </w:r>
      <w:r w:rsidR="00EB1EAE">
        <w:t>mento</w:t>
      </w:r>
    </w:p>
    <w:p w:rsidR="009273CF" w:rsidRPr="00E1397E" w:rsidRDefault="009273CF" w:rsidP="009273CF">
      <w:r>
        <w:tab/>
      </w:r>
      <w:r w:rsidR="000A6BCD">
        <w:t xml:space="preserve">O desenvolvimento </w:t>
      </w:r>
      <w:r w:rsidR="00A60FBB">
        <w:t>foi realizado</w:t>
      </w:r>
      <w:r w:rsidR="00CF4616">
        <w:t xml:space="preserve"> com a utilização da biblioteca </w:t>
      </w:r>
      <w:r w:rsidR="00E36291">
        <w:t xml:space="preserve">JavaScript </w:t>
      </w:r>
      <w:r w:rsidR="00CF4616">
        <w:t>ThreeJS</w:t>
      </w:r>
      <w:r w:rsidR="00D2263C">
        <w:t xml:space="preserve">. </w:t>
      </w:r>
      <w:r w:rsidR="009005A9">
        <w:t xml:space="preserve">Esta biblioteca foi escolhida </w:t>
      </w:r>
      <w:r w:rsidR="00896B85">
        <w:t xml:space="preserve">principalmente </w:t>
      </w:r>
      <w:r w:rsidR="009005A9">
        <w:t>porque um dos membros da equipe possui conhecimento na linguagem JavaScript o que facilitou a implementação do protótipo.</w:t>
      </w:r>
      <w:r w:rsidR="00896B85">
        <w:t xml:space="preserve"> Além do mais</w:t>
      </w:r>
      <w:r w:rsidR="00A87B87">
        <w:t>, por ser escrita em JavaScript,</w:t>
      </w:r>
      <w:r>
        <w:t xml:space="preserve"> a mesma pode ser utilizada em</w:t>
      </w:r>
      <w:r w:rsidRPr="001F44F9">
        <w:t xml:space="preserve"> qua</w:t>
      </w:r>
      <w:r w:rsidR="00896B85">
        <w:t>lquer navegador incl</w:t>
      </w:r>
      <w:r w:rsidR="00A87B87">
        <w:t>uindo</w:t>
      </w:r>
      <w:r w:rsidR="00896B85">
        <w:t xml:space="preserve"> os navegadores para dispositivos portáteis.</w:t>
      </w:r>
      <w:r w:rsidR="00A4215B">
        <w:t xml:space="preserve"> Um outro </w:t>
      </w:r>
      <w:r>
        <w:t xml:space="preserve">fato que pesou em nossa decisão </w:t>
      </w:r>
      <w:r w:rsidR="00826240">
        <w:t xml:space="preserve">foi </w:t>
      </w:r>
      <w:r>
        <w:t xml:space="preserve">que a ferramenta Unity 3D </w:t>
      </w:r>
      <w:r w:rsidR="00A87B87">
        <w:t>possui recursos pagos</w:t>
      </w:r>
      <w:r>
        <w:t xml:space="preserve"> enquanto a ThreeJS </w:t>
      </w:r>
      <w:r w:rsidRPr="001F44F9">
        <w:t>é</w:t>
      </w:r>
      <w:r w:rsidR="00A87B87">
        <w:t xml:space="preserve"> totalmente</w:t>
      </w:r>
      <w:r w:rsidRPr="001F44F9">
        <w:t xml:space="preserve"> </w:t>
      </w:r>
      <w:r>
        <w:t>gratuita</w:t>
      </w:r>
      <w:r w:rsidRPr="001F44F9">
        <w:t>.</w:t>
      </w:r>
    </w:p>
    <w:p w:rsidR="002F24FE" w:rsidRDefault="009273CF" w:rsidP="00DC0AAB">
      <w:r>
        <w:tab/>
      </w:r>
      <w:r w:rsidR="00D2263C">
        <w:t>Foi criado um projeto chamado 3DPM – 3D Project Management ou Gerenciamento de Projeto em 3D (em Português)</w:t>
      </w:r>
      <w:r w:rsidR="002F24FE">
        <w:t>.</w:t>
      </w:r>
    </w:p>
    <w:p w:rsidR="0070196B" w:rsidRDefault="002F24FE" w:rsidP="00DC0AAB">
      <w:r>
        <w:tab/>
      </w:r>
      <w:r w:rsidR="00826240">
        <w:t>D</w:t>
      </w:r>
      <w:r w:rsidR="009273CF">
        <w:t>esenvolvemos inicialmente, um modelo de EAP para servir de base para a criação de um protótipo gráfico 3D</w:t>
      </w:r>
      <w:r w:rsidR="0070196B">
        <w:t>.</w:t>
      </w:r>
    </w:p>
    <w:p w:rsidR="00503BC2" w:rsidRDefault="0070196B" w:rsidP="00036A8D">
      <w:pPr>
        <w:pStyle w:val="Caption"/>
      </w:pPr>
      <w:r>
        <w:rPr>
          <w:noProof/>
          <w:lang w:eastAsia="pt-BR"/>
        </w:rPr>
        <w:lastRenderedPageBreak/>
        <w:drawing>
          <wp:inline distT="0" distB="0" distL="0" distR="0">
            <wp:extent cx="5400040" cy="3596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BS - Work Breaskdown Structure do projeto Dia de Doar.jpg"/>
                    <pic:cNvPicPr/>
                  </pic:nvPicPr>
                  <pic:blipFill>
                    <a:blip r:embed="rId10">
                      <a:extLst>
                        <a:ext uri="{28A0092B-C50C-407E-A947-70E740481C1C}">
                          <a14:useLocalDpi xmlns:a14="http://schemas.microsoft.com/office/drawing/2010/main" val="0"/>
                        </a:ext>
                      </a:extLst>
                    </a:blip>
                    <a:stretch>
                      <a:fillRect/>
                    </a:stretch>
                  </pic:blipFill>
                  <pic:spPr>
                    <a:xfrm>
                      <a:off x="0" y="0"/>
                      <a:ext cx="5400040" cy="3596005"/>
                    </a:xfrm>
                    <a:prstGeom prst="rect">
                      <a:avLst/>
                    </a:prstGeom>
                  </pic:spPr>
                </pic:pic>
              </a:graphicData>
            </a:graphic>
          </wp:inline>
        </w:drawing>
      </w:r>
    </w:p>
    <w:p w:rsidR="0070196B" w:rsidRDefault="0070196B" w:rsidP="00036A8D">
      <w:pPr>
        <w:pStyle w:val="Caption"/>
      </w:pPr>
      <w:r w:rsidRPr="00684DD8">
        <w:t xml:space="preserve">Figura </w:t>
      </w:r>
      <w:r w:rsidR="00D340F5">
        <w:fldChar w:fldCharType="begin"/>
      </w:r>
      <w:r w:rsidR="00D340F5">
        <w:instrText xml:space="preserve"> SEQ Figura \* ARABIC</w:instrText>
      </w:r>
      <w:r w:rsidR="00D340F5">
        <w:instrText xml:space="preserve"> </w:instrText>
      </w:r>
      <w:r w:rsidR="00D340F5">
        <w:fldChar w:fldCharType="separate"/>
      </w:r>
      <w:r w:rsidR="00D340F5">
        <w:rPr>
          <w:noProof/>
        </w:rPr>
        <w:t>1</w:t>
      </w:r>
      <w:r w:rsidR="00D340F5">
        <w:rPr>
          <w:noProof/>
        </w:rPr>
        <w:fldChar w:fldCharType="end"/>
      </w:r>
      <w:r w:rsidR="00637560" w:rsidRPr="00684DD8">
        <w:t xml:space="preserve"> </w:t>
      </w:r>
      <w:r w:rsidR="00637560">
        <w:t xml:space="preserve">- </w:t>
      </w:r>
      <w:r>
        <w:t>Modelo EAP do projeto Dia de Doar que foi utilizado como base para o desenvolvimento do protótipo</w:t>
      </w:r>
    </w:p>
    <w:p w:rsidR="009273CF" w:rsidRPr="00B762D5" w:rsidRDefault="00B71FD0" w:rsidP="009273CF">
      <w:r>
        <w:tab/>
      </w:r>
      <w:r w:rsidR="0070196B">
        <w:t>No</w:t>
      </w:r>
      <w:r w:rsidR="009273CF">
        <w:t xml:space="preserve"> protótipo é possível visualizar informações de “estouro” de tempo e custo nos cubos que representam os pacotes de trabalho. Utilizamos cubos adicionais, cores e textos diferentes para destacar as dimensões que suportam tais estouros</w:t>
      </w:r>
      <w:r w:rsidR="004A22DE">
        <w:t xml:space="preserve"> conforme a </w:t>
      </w:r>
      <w:r w:rsidR="008B1C04">
        <w:fldChar w:fldCharType="begin"/>
      </w:r>
      <w:r w:rsidR="008B1C04">
        <w:instrText xml:space="preserve"> REF _Ref470282836 \h </w:instrText>
      </w:r>
      <w:r w:rsidR="008B1C04">
        <w:fldChar w:fldCharType="separate"/>
      </w:r>
      <w:r w:rsidR="00D340F5" w:rsidRPr="00684DD8">
        <w:t xml:space="preserve">Figura </w:t>
      </w:r>
      <w:r w:rsidR="00D340F5">
        <w:rPr>
          <w:noProof/>
        </w:rPr>
        <w:t>2</w:t>
      </w:r>
      <w:r w:rsidR="008B1C04">
        <w:fldChar w:fldCharType="end"/>
      </w:r>
      <w:r w:rsidR="008B1C04">
        <w:t xml:space="preserve"> a seguir</w:t>
      </w:r>
      <w:r w:rsidR="009273CF">
        <w:t>.</w:t>
      </w:r>
    </w:p>
    <w:p w:rsidR="00503BC2" w:rsidRDefault="00B121DD" w:rsidP="00503BC2">
      <w:pPr>
        <w:pStyle w:val="Caption"/>
        <w:jc w:val="left"/>
      </w:pPr>
      <w:r>
        <w:rPr>
          <w:noProof/>
          <w:szCs w:val="24"/>
          <w:lang w:eastAsia="pt-BR"/>
        </w:rPr>
        <w:drawing>
          <wp:inline distT="0" distB="0" distL="0" distR="0">
            <wp:extent cx="5400040" cy="26777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ótipo (frente) 2016-12-23_16-27-5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677795"/>
                    </a:xfrm>
                    <a:prstGeom prst="rect">
                      <a:avLst/>
                    </a:prstGeom>
                  </pic:spPr>
                </pic:pic>
              </a:graphicData>
            </a:graphic>
          </wp:inline>
        </w:drawing>
      </w:r>
    </w:p>
    <w:p w:rsidR="00B121DD" w:rsidRPr="00E46816" w:rsidRDefault="00B121DD" w:rsidP="00E46816">
      <w:pPr>
        <w:pStyle w:val="Caption"/>
        <w:rPr>
          <w:szCs w:val="24"/>
        </w:rPr>
      </w:pPr>
      <w:bookmarkStart w:id="0" w:name="_Ref470282836"/>
      <w:r w:rsidRPr="00684DD8">
        <w:t xml:space="preserve">Figura </w:t>
      </w:r>
      <w:fldSimple w:instr=" SEQ Figura \* ARABIC ">
        <w:r w:rsidR="00D340F5">
          <w:rPr>
            <w:noProof/>
          </w:rPr>
          <w:t>2</w:t>
        </w:r>
      </w:fldSimple>
      <w:bookmarkEnd w:id="0"/>
      <w:r w:rsidRPr="00684DD8">
        <w:t xml:space="preserve"> </w:t>
      </w:r>
      <w:r w:rsidR="006B5606">
        <w:t>-</w:t>
      </w:r>
      <w:r>
        <w:t xml:space="preserve"> </w:t>
      </w:r>
      <w:r w:rsidR="006B5606">
        <w:t>Protótipo em 3D construído com ThreeJS; os cubos em verde e laranja mostram os “estouros” de tempo e custo respectivamente</w:t>
      </w:r>
    </w:p>
    <w:p w:rsidR="009D2C86" w:rsidRDefault="00E46816" w:rsidP="00E46816">
      <w:r>
        <w:lastRenderedPageBreak/>
        <w:tab/>
        <w:t>O</w:t>
      </w:r>
      <w:r w:rsidR="009D2C86">
        <w:t xml:space="preserve"> protótipo pode ser executado em qualquer naveg</w:t>
      </w:r>
      <w:r>
        <w:t>ador com JavaScript</w:t>
      </w:r>
      <w:r w:rsidR="00304624">
        <w:t xml:space="preserve"> e WebGL</w:t>
      </w:r>
      <w:r>
        <w:t xml:space="preserve"> habilitado</w:t>
      </w:r>
      <w:r w:rsidR="00304624">
        <w:t>s</w:t>
      </w:r>
      <w:r w:rsidR="009D2C86">
        <w:t>.</w:t>
      </w:r>
    </w:p>
    <w:p w:rsidR="00977808" w:rsidRPr="00977808" w:rsidRDefault="00977808" w:rsidP="0089704D">
      <w:pPr>
        <w:pStyle w:val="Heading2"/>
        <w:numPr>
          <w:ilvl w:val="1"/>
          <w:numId w:val="10"/>
        </w:numPr>
        <w:spacing w:before="120" w:line="240" w:lineRule="auto"/>
      </w:pPr>
      <w:r w:rsidRPr="00977808">
        <w:t>Ferramentas</w:t>
      </w:r>
    </w:p>
    <w:p w:rsidR="0089704D" w:rsidRDefault="0089704D" w:rsidP="00E46816">
      <w:r>
        <w:tab/>
        <w:t>As seguintes ferramentas foram utilizadas</w:t>
      </w:r>
      <w:r w:rsidR="00DF5597">
        <w:t xml:space="preserve"> durante o desenvolvimento e teste</w:t>
      </w:r>
      <w:r>
        <w:t>:</w:t>
      </w:r>
    </w:p>
    <w:p w:rsidR="00DF5597" w:rsidRPr="003519EE" w:rsidRDefault="00632463" w:rsidP="003519EE">
      <w:pPr>
        <w:pStyle w:val="ListParagraph"/>
        <w:numPr>
          <w:ilvl w:val="0"/>
          <w:numId w:val="26"/>
        </w:numPr>
      </w:pPr>
      <w:r w:rsidRPr="003519EE">
        <w:t xml:space="preserve">Sistema operacional </w:t>
      </w:r>
      <w:r w:rsidR="00DF5597" w:rsidRPr="003519EE">
        <w:t xml:space="preserve">Mac OS Sierra </w:t>
      </w:r>
      <w:r w:rsidRPr="003519EE">
        <w:t xml:space="preserve">v. </w:t>
      </w:r>
      <w:r w:rsidR="00DF5597" w:rsidRPr="003519EE">
        <w:t>10.12.2</w:t>
      </w:r>
      <w:r w:rsidR="008D6FFE" w:rsidRPr="003519EE">
        <w:t xml:space="preserve"> </w:t>
      </w:r>
      <w:r w:rsidR="008D6FFE" w:rsidRPr="003519EE">
        <w:fldChar w:fldCharType="begin"/>
      </w:r>
      <w:r w:rsidR="00322F14">
        <w:instrText xml:space="preserve"> ADDIN ZOTERO_ITEM CSL_CITATION {"citationID":"cfoj3b7jt","properties":{"formattedCitation":"[9]","plainCitation":"[9]"},"citationItems":[{"id":2830,"uris":["http://zotero.org/users/3119961/items/VI7BZ66H"],"uri":["http://zotero.org/users/3119961/items/VI7BZ66H"],"itemData":{"id":2830,"type":"webpage","title":"macOS","container-title":"Apple (Latin America)","abstract":"macOS Sierra. Rediscover your best photos and favorite memories. Work even more seamlessly between devices. And free up space with just a few clicks.","URL":"http://www.apple.com/lae/macos/sierra/","accessed":{"date-parts":[["2016",12,23]]}}}],"schema":"https://github.com/citation-style-language/schema/raw/master/csl-citation.json"} </w:instrText>
      </w:r>
      <w:r w:rsidR="008D6FFE" w:rsidRPr="003519EE">
        <w:fldChar w:fldCharType="separate"/>
      </w:r>
      <w:r w:rsidR="00322F14" w:rsidRPr="00322F14">
        <w:rPr>
          <w:rFonts w:cs="Calibri"/>
        </w:rPr>
        <w:t>[9]</w:t>
      </w:r>
      <w:r w:rsidR="008D6FFE" w:rsidRPr="003519EE">
        <w:fldChar w:fldCharType="end"/>
      </w:r>
    </w:p>
    <w:p w:rsidR="00DF5597" w:rsidRPr="003519EE" w:rsidRDefault="00304624" w:rsidP="003519EE">
      <w:pPr>
        <w:pStyle w:val="ListParagraph"/>
        <w:numPr>
          <w:ilvl w:val="0"/>
          <w:numId w:val="26"/>
        </w:numPr>
      </w:pPr>
      <w:r>
        <w:t xml:space="preserve">Ambiente de desenvolvimento </w:t>
      </w:r>
      <w:r w:rsidR="00D060AB" w:rsidRPr="003519EE">
        <w:t>Visual Studio Code</w:t>
      </w:r>
      <w:r w:rsidR="00DF5597" w:rsidRPr="003519EE">
        <w:t xml:space="preserve"> for Mac</w:t>
      </w:r>
      <w:r w:rsidR="00632463" w:rsidRPr="003519EE">
        <w:t xml:space="preserve"> v. 1.8</w:t>
      </w:r>
      <w:r w:rsidR="00DF5597" w:rsidRPr="003519EE">
        <w:t xml:space="preserve"> </w:t>
      </w:r>
      <w:r w:rsidR="00DF5597" w:rsidRPr="003519EE">
        <w:fldChar w:fldCharType="begin"/>
      </w:r>
      <w:r w:rsidR="00322F14">
        <w:instrText xml:space="preserve"> ADDIN ZOTERO_ITEM CSL_CITATION {"citationID":"q1rtj7gq1","properties":{"formattedCitation":"[10]","plainCitation":"[10]"},"citationItems":[{"id":2826,"uris":["http://zotero.org/users/3119961/items/AWM7WSE9"],"uri":["http://zotero.org/users/3119961/items/AWM7WSE9"],"itemData":{"id":2826,"type":"webpage","title":"Visual Studio Code - Code Editing. Redefined","abstract":"Visual Studio Code is a code editor redefined and optimized for building and debugging modern web and cloud applications.  Visual Studio Code is free and available on your favorite platform - Linux, Mac OSX, and Windows.","URL":"http://code.visualstudio.com/","accessed":{"date-parts":[["2016",12,23]]}}}],"schema":"https://github.com/citation-style-language/schema/raw/master/csl-citation.json"} </w:instrText>
      </w:r>
      <w:r w:rsidR="00DF5597" w:rsidRPr="003519EE">
        <w:fldChar w:fldCharType="separate"/>
      </w:r>
      <w:r w:rsidR="00322F14" w:rsidRPr="00322F14">
        <w:rPr>
          <w:rFonts w:cs="Calibri"/>
        </w:rPr>
        <w:t>[10]</w:t>
      </w:r>
      <w:r w:rsidR="00DF5597" w:rsidRPr="003519EE">
        <w:fldChar w:fldCharType="end"/>
      </w:r>
    </w:p>
    <w:p w:rsidR="00496DF0" w:rsidRPr="00036A8D" w:rsidRDefault="00DF5597" w:rsidP="003519EE">
      <w:pPr>
        <w:pStyle w:val="ListParagraph"/>
        <w:numPr>
          <w:ilvl w:val="0"/>
          <w:numId w:val="26"/>
        </w:numPr>
        <w:rPr>
          <w:lang w:val="en-US"/>
        </w:rPr>
      </w:pPr>
      <w:r w:rsidRPr="00036A8D">
        <w:rPr>
          <w:lang w:val="en-US"/>
        </w:rPr>
        <w:t xml:space="preserve">Navegador Google </w:t>
      </w:r>
      <w:r w:rsidR="00632463" w:rsidRPr="00036A8D">
        <w:rPr>
          <w:lang w:val="en-US"/>
        </w:rPr>
        <w:t>Chrome v. 55.0.2883.95 (64-bit)</w:t>
      </w:r>
      <w:r w:rsidR="008D6FFE" w:rsidRPr="00036A8D">
        <w:rPr>
          <w:lang w:val="en-US"/>
        </w:rPr>
        <w:t xml:space="preserve"> </w:t>
      </w:r>
      <w:r w:rsidR="008D6FFE" w:rsidRPr="003519EE">
        <w:fldChar w:fldCharType="begin"/>
      </w:r>
      <w:r w:rsidR="00322F14">
        <w:rPr>
          <w:lang w:val="en-US"/>
        </w:rPr>
        <w:instrText xml:space="preserve"> ADDIN ZOTERO_ITEM CSL_CITATION {"citationID":"2hbbtgk3bh","properties":{"formattedCitation":"[11]","plainCitation":"[11]"},"citationItems":[{"id":2828,"uris":["http://zotero.org/users/3119961/items/2PQEIPK6"],"uri":["http://zotero.org/users/3119961/items/2PQEIPK6"],"itemData":{"id":2828,"type":"webpage","title":"Chrome para área de trabalho","URL":"https://www.google.com/chrome/browser/desktop/index.html","accessed":{"date-parts":[["2016",12,23]]}}}],"schema":"https://github.com/citation-style-language/schema/raw/master/csl-citation.json"} </w:instrText>
      </w:r>
      <w:r w:rsidR="008D6FFE" w:rsidRPr="003519EE">
        <w:fldChar w:fldCharType="separate"/>
      </w:r>
      <w:r w:rsidR="00322F14" w:rsidRPr="00322F14">
        <w:rPr>
          <w:rFonts w:cs="Calibri"/>
          <w:lang w:val="en-US"/>
        </w:rPr>
        <w:t>[11]</w:t>
      </w:r>
      <w:r w:rsidR="008D6FFE" w:rsidRPr="003519EE">
        <w:fldChar w:fldCharType="end"/>
      </w:r>
    </w:p>
    <w:p w:rsidR="00DF1FAF" w:rsidRDefault="00DF1FAF" w:rsidP="003519EE">
      <w:pPr>
        <w:pStyle w:val="ListParagraph"/>
        <w:numPr>
          <w:ilvl w:val="0"/>
          <w:numId w:val="26"/>
        </w:numPr>
      </w:pPr>
      <w:r>
        <w:t>Biblioteca</w:t>
      </w:r>
      <w:r w:rsidR="00B40D48">
        <w:t xml:space="preserve"> principal</w:t>
      </w:r>
      <w:r>
        <w:t xml:space="preserve"> ThreeJS</w:t>
      </w:r>
      <w:r w:rsidR="009B0AD4">
        <w:t xml:space="preserve"> v. 83</w:t>
      </w:r>
      <w:r>
        <w:t xml:space="preserve"> </w:t>
      </w:r>
      <w:r>
        <w:fldChar w:fldCharType="begin"/>
      </w:r>
      <w:r w:rsidR="00322F14">
        <w:instrText xml:space="preserve"> ADDIN ZOTERO_ITEM CSL_CITATION {"citationID":"CG7Cnfrm","properties":{"formattedCitation":"[12]","plainCitation":"[12]"},"citationItems":[{"id":2871,"uris":["http://zotero.org/users/3119961/items/BZDVBV7V"],"uri":["http://zotero.org/users/3119961/items/BZDVBV7V"],"itemData":{"id":2871,"type":"webpage","title":"mrdoob/three.js","container-title":"GitHub","abstract":"three.js - JavaScript 3D library.","URL":"https://github.com/mrdoob/three.js","accessed":{"date-parts":[["2016",12,23]]}}}],"schema":"https://github.com/citation-style-language/schema/raw/master/csl-citation.json"} </w:instrText>
      </w:r>
      <w:r>
        <w:fldChar w:fldCharType="separate"/>
      </w:r>
      <w:r w:rsidR="00322F14" w:rsidRPr="00322F14">
        <w:rPr>
          <w:rFonts w:cs="Calibri"/>
        </w:rPr>
        <w:t>[12]</w:t>
      </w:r>
      <w:r>
        <w:fldChar w:fldCharType="end"/>
      </w:r>
      <w:r>
        <w:t xml:space="preserve"> + plug-ins JavaScript adicionais:  </w:t>
      </w:r>
      <w:r w:rsidR="00AF3BA9">
        <w:t>bootstrap</w:t>
      </w:r>
      <w:r w:rsidR="00137A4F">
        <w:t xml:space="preserve"> </w:t>
      </w:r>
      <w:r w:rsidR="00137A4F">
        <w:fldChar w:fldCharType="begin"/>
      </w:r>
      <w:r w:rsidR="00322F14">
        <w:instrText xml:space="preserve"> ADDIN ZOTERO_ITEM CSL_CITATION {"citationID":"1pbnc14vfk","properties":{"formattedCitation":"[13]","plainCitation":"[13]"},"citationItems":[{"id":2834,"uris":["http://zotero.org/users/3119961/items/GWHETBDP"],"uri":["http://zotero.org/users/3119961/items/GWHETBDP"],"itemData":{"id":2834,"type":"webpage","title":"Bootstrap · The world's most popular mobile-first and responsive front-end framework.","URL":"http://getbootstrap.com/","accessed":{"date-parts":[["2016",12,23]]}}}],"schema":"https://github.com/citation-style-language/schema/raw/master/csl-citation.json"} </w:instrText>
      </w:r>
      <w:r w:rsidR="00137A4F">
        <w:fldChar w:fldCharType="separate"/>
      </w:r>
      <w:r w:rsidR="00322F14" w:rsidRPr="00322F14">
        <w:rPr>
          <w:rFonts w:cs="Calibri"/>
        </w:rPr>
        <w:t>[13]</w:t>
      </w:r>
      <w:r w:rsidR="00137A4F">
        <w:fldChar w:fldCharType="end"/>
      </w:r>
      <w:r w:rsidR="00AF3BA9">
        <w:t>, jQuery</w:t>
      </w:r>
      <w:r w:rsidR="00137A4F">
        <w:t xml:space="preserve"> </w:t>
      </w:r>
      <w:r w:rsidR="00137A4F">
        <w:fldChar w:fldCharType="begin"/>
      </w:r>
      <w:r w:rsidR="00322F14">
        <w:instrText xml:space="preserve"> ADDIN ZOTERO_ITEM CSL_CITATION {"citationID":"1fal325h5t","properties":{"formattedCitation":"[14]","plainCitation":"[14]"},"citationItems":[{"id":2836,"uris":["http://zotero.org/users/3119961/items/B95NJH2E"],"uri":["http://zotero.org/users/3119961/items/B95NJH2E"],"itemData":{"id":2836,"type":"post-weblog","title":"jQuery","abstract":"jQuery: The Write Less, Do More, JavaScript Library","URL":"https://jquery.com/","author":[{"family":"jquery.org","given":"jQuery Foundation-"}],"accessed":{"date-parts":[["2016",12,23]]}}}],"schema":"https://github.com/citation-style-language/schema/raw/master/csl-citation.json"} </w:instrText>
      </w:r>
      <w:r w:rsidR="00137A4F">
        <w:fldChar w:fldCharType="separate"/>
      </w:r>
      <w:r w:rsidR="00322F14" w:rsidRPr="00322F14">
        <w:rPr>
          <w:rFonts w:cs="Calibri"/>
        </w:rPr>
        <w:t>[14]</w:t>
      </w:r>
      <w:r w:rsidR="00137A4F">
        <w:fldChar w:fldCharType="end"/>
      </w:r>
      <w:r w:rsidR="00AF3BA9">
        <w:t>, jQueryUI</w:t>
      </w:r>
      <w:r w:rsidR="00137A4F">
        <w:t xml:space="preserve"> </w:t>
      </w:r>
      <w:r w:rsidR="00137A4F">
        <w:fldChar w:fldCharType="begin"/>
      </w:r>
      <w:r w:rsidR="00322F14">
        <w:instrText xml:space="preserve"> ADDIN ZOTERO_</w:instrText>
      </w:r>
      <w:r w:rsidR="00322F14" w:rsidRPr="00180B20">
        <w:rPr>
          <w:lang w:val="en-US"/>
        </w:rPr>
        <w:instrText xml:space="preserve">ITEM CSL_CITATION {"citationID":"l7m824464","properties":{"formattedCitation":"[15]","plainCitation":"[15]"},"citationItems":[{"id":2838,"uris":["http://zotero.org/users/3119961/items/UC4K6UXC"],"uri":["http://zotero.org/users/3119961/items/UC4K6UXC"],"itemData":{"id":2838,"type":"post-weblog","title":"jQuery UI","abstract":"jQuery UI is a curated set of user interface interactions, effects, widgets, and themes built on top of the jQuery JavaScript Library. Whether you're building highly interactive web applications or you just need to add a date picker to a form control, jQuery UI is the perfect choice.","URL":"https://jqueryui.com/","author":[{"family":"jquery.org","given":"jQuery Foundation-"}],"accessed":{"date-parts":[["2016",12,23]]}}}],"schema":"https://github.com/citation-style-language/schema/raw/master/csl-citation.json"} </w:instrText>
      </w:r>
      <w:r w:rsidR="00137A4F">
        <w:fldChar w:fldCharType="separate"/>
      </w:r>
      <w:r w:rsidR="00322F14" w:rsidRPr="00180B20">
        <w:rPr>
          <w:rFonts w:cs="Calibri"/>
          <w:lang w:val="en-US"/>
        </w:rPr>
        <w:t>[15]</w:t>
      </w:r>
      <w:r w:rsidR="00137A4F">
        <w:fldChar w:fldCharType="end"/>
      </w:r>
      <w:r w:rsidR="00AF3BA9" w:rsidRPr="00180B20">
        <w:rPr>
          <w:lang w:val="en-US"/>
        </w:rPr>
        <w:t>, orbitcontrols</w:t>
      </w:r>
      <w:r w:rsidR="006A05A7" w:rsidRPr="00180B20">
        <w:rPr>
          <w:lang w:val="en-US"/>
        </w:rPr>
        <w:t>.js</w:t>
      </w:r>
      <w:r w:rsidR="00696210" w:rsidRPr="00180B20">
        <w:rPr>
          <w:lang w:val="en-US"/>
        </w:rPr>
        <w:t xml:space="preserve"> </w:t>
      </w:r>
      <w:r w:rsidR="00696210">
        <w:fldChar w:fldCharType="begin"/>
      </w:r>
      <w:r w:rsidR="00322F14" w:rsidRPr="00180B20">
        <w:rPr>
          <w:lang w:val="en-US"/>
        </w:rPr>
        <w:instrText xml:space="preserve"> ADDIN ZOTERO_ITEM CSL_CITATION {"citationID":"v5vt8mv7m","properties":{"formattedCitation":"[16]","plainCitation":"[16]"},"citationItems":[{"id":2842,"uris":["http://zotero.org/users/3119961/items/8G6WZ36Z"],"uri":[</w:instrText>
      </w:r>
      <w:r w:rsidR="00322F14">
        <w:rPr>
          <w:lang w:val="en-US"/>
        </w:rPr>
        <w:instrText xml:space="preserve">"http://zotero.org/users/3119961/items/8G6WZ36Z"],"itemData":{"id":2842,"type":"webpage","title":"mattdesl/three-orbit-controls","container-title":"GitHub","abstract":"three-orbit-controls - orbit controls for ThreeJS","URL":"https://github.com/mattdesl/three-orbit-controls","accessed":{"date-parts":[["2016",12,23]]}}}],"schema":"https://github.com/citation-style-language/schema/raw/master/csl-citation.json"} </w:instrText>
      </w:r>
      <w:r w:rsidR="00696210">
        <w:fldChar w:fldCharType="separate"/>
      </w:r>
      <w:r w:rsidR="00322F14" w:rsidRPr="00322F14">
        <w:rPr>
          <w:rFonts w:cs="Calibri"/>
          <w:lang w:val="en-US"/>
        </w:rPr>
        <w:t>[16]</w:t>
      </w:r>
      <w:r w:rsidR="00696210">
        <w:fldChar w:fldCharType="end"/>
      </w:r>
      <w:r w:rsidR="00AF3BA9" w:rsidRPr="00F9081C">
        <w:rPr>
          <w:lang w:val="en-US"/>
        </w:rPr>
        <w:t>, stats</w:t>
      </w:r>
      <w:r w:rsidR="006A05A7" w:rsidRPr="00F9081C">
        <w:rPr>
          <w:lang w:val="en-US"/>
        </w:rPr>
        <w:t>.js</w:t>
      </w:r>
      <w:r w:rsidR="00696210" w:rsidRPr="00F9081C">
        <w:rPr>
          <w:lang w:val="en-US"/>
        </w:rPr>
        <w:t xml:space="preserve"> </w:t>
      </w:r>
      <w:r w:rsidR="00A6359E">
        <w:fldChar w:fldCharType="begin"/>
      </w:r>
      <w:r w:rsidR="00322F14">
        <w:rPr>
          <w:lang w:val="en-US"/>
        </w:rPr>
        <w:instrText xml:space="preserve"> ADDIN ZOTERO_ITEM CSL_CITATION {"citationID":"46ejgt5f6","properties":{"formattedCitation":"[17]","plainCitation":"[17]"},"citationItems":[{"id":2844,"uris":["http://zotero.org/users/3119961/items/78TE6CMR"],"uri":["http://zotero.org/users/3119961/items/78TE6CMR"],"itemData":{"id":2844,"type":"webpage","title":"mrdoob/stats.js","container-title":"GitHub","abstract":"stats.js - JavaScript Performance Monitor","URL":"https://github.com/mrdoob/stats.js","accessed":{"date-parts":[["</w:instrText>
      </w:r>
      <w:r w:rsidR="00322F14" w:rsidRPr="00180B20">
        <w:instrText xml:space="preserve">2016",12,23]]}}}],"schema":"https://github.com/citation-style-language/schema/raw/master/csl-citation.json"} </w:instrText>
      </w:r>
      <w:r w:rsidR="00A6359E">
        <w:fldChar w:fldCharType="separate"/>
      </w:r>
      <w:r w:rsidR="00322F14" w:rsidRPr="00180B20">
        <w:rPr>
          <w:rFonts w:cs="Calibri"/>
        </w:rPr>
        <w:t>[17]</w:t>
      </w:r>
      <w:r w:rsidR="00A6359E">
        <w:fldChar w:fldCharType="end"/>
      </w:r>
      <w:r w:rsidR="00AF3BA9" w:rsidRPr="00180B20">
        <w:t xml:space="preserve">, </w:t>
      </w:r>
      <w:r w:rsidR="006A05A7" w:rsidRPr="00180B20">
        <w:t>threex.domevents.js</w:t>
      </w:r>
      <w:r w:rsidR="00A6359E" w:rsidRPr="00180B20">
        <w:t xml:space="preserve"> </w:t>
      </w:r>
      <w:r w:rsidR="00A6359E">
        <w:fldChar w:fldCharType="begin"/>
      </w:r>
      <w:r w:rsidR="00322F14" w:rsidRPr="00180B20">
        <w:instrText xml:space="preserve"> ADDIN ZOTERO_ITEM CSL_CITATION {"citationID":"26i5t9p7lf","properties":{"formattedCitation":"[18]","plainCitation":"[18]"},"citationItems":[{"id":2846,"uris":["http://zotero.org/users/3119961/items/JICUWRJR"],"uri":["http://zotero.org/users/3119961/items/JICUWRJR"],"itemData":{"id":2846,"type":"webpage","title":"jeromeetienne/threex.domevents","container-title":"GitHub","abstract":"threex.domevents - three.js extension which provide dom events inside your 3d scene.","URL":"https://github.com/jeromeetienne/threex.domevents","accessed":{"date-parts":[["2016",12,23]]}}}],"schema":"https://github.com/citation-style-language/schema/raw/master/csl-citation.json"} </w:instrText>
      </w:r>
      <w:r w:rsidR="00A6359E">
        <w:fldChar w:fldCharType="separate"/>
      </w:r>
      <w:r w:rsidR="00322F14" w:rsidRPr="00180B20">
        <w:rPr>
          <w:rFonts w:cs="Calibri"/>
        </w:rPr>
        <w:t>[18]</w:t>
      </w:r>
      <w:r w:rsidR="00A6359E">
        <w:fldChar w:fldCharType="end"/>
      </w:r>
      <w:r w:rsidR="006A05A7" w:rsidRPr="00180B20">
        <w:t>, threex.linkify.js</w:t>
      </w:r>
      <w:r w:rsidR="00A6359E" w:rsidRPr="00180B20">
        <w:t xml:space="preserve"> </w:t>
      </w:r>
      <w:r w:rsidR="00A6359E">
        <w:fldChar w:fldCharType="begin"/>
      </w:r>
      <w:r w:rsidR="00322F14" w:rsidRPr="00180B20">
        <w:instrText xml:space="preserve"> ADDIN ZOTERO_ITEM CSL_CITATION {"citationID":"2ckof049ms","properties":{"formattedCitation":"[18]","plainCitation":"[18]"},"citationItems":[{"id":2846,"uris":["http:/</w:instrText>
      </w:r>
      <w:r w:rsidR="00322F14">
        <w:instrText xml:space="preserve">/zotero.org/users/3119961/items/JICUWRJR"],"uri":["http://zotero.org/users/3119961/items/JICUWRJR"],"itemData":{"id":2846,"type":"webpage","title":"jeromeetienne/threex.domevents","container-title":"GitHub","abstract":"threex.domevents - three.js extension which provide dom events inside your 3d scene.","URL":"https://github.com/jeromeetienne/threex.domevents","accessed":{"date-parts":[["2016",12,23]]}}}],"schema":"https://github.com/citation-style-language/schema/raw/master/csl-citation.json"} </w:instrText>
      </w:r>
      <w:r w:rsidR="00A6359E">
        <w:fldChar w:fldCharType="separate"/>
      </w:r>
      <w:r w:rsidR="00322F14" w:rsidRPr="00322F14">
        <w:rPr>
          <w:rFonts w:cs="Calibri"/>
        </w:rPr>
        <w:t>[18]</w:t>
      </w:r>
      <w:r w:rsidR="00A6359E">
        <w:fldChar w:fldCharType="end"/>
      </w:r>
      <w:r w:rsidR="006A05A7">
        <w:t>, threex.dynamictexture.js</w:t>
      </w:r>
      <w:r w:rsidR="00A6359E">
        <w:t xml:space="preserve"> </w:t>
      </w:r>
      <w:r w:rsidR="00A6359E">
        <w:fldChar w:fldCharType="begin"/>
      </w:r>
      <w:r w:rsidR="00322F14">
        <w:instrText xml:space="preserve"> ADDIN ZOTERO_ITEM CSL_CITATION {"citationID":"1ddts3ne6h","properties":{"formattedCitation":"[19]","plainCitation":"[19]"},"citationItems":[{"id":2848,"uris":["http://zotero.org/users/3119961/items/N6KK9GX3"],"uri":["http://zotero.org/users/3119961/items/N6KK9GX3"],"itemData":{"id":2848,"type":"webpage","title":"jeromeetienne/threex.dynamictexture","container-title":"GitHub","abstract":"threex.dynamictexture - three.js helper to handle dynamically generated texture.","URL":"https://github.com/jeromeetienne/threex.dynamictexture","accessed":{"date-parts":[["2016",12,23]]}}}],"schema":"https://github.com/citation-style-language/schema/raw/master/csl-citation.json"} </w:instrText>
      </w:r>
      <w:r w:rsidR="00A6359E">
        <w:fldChar w:fldCharType="separate"/>
      </w:r>
      <w:r w:rsidR="00322F14" w:rsidRPr="00322F14">
        <w:rPr>
          <w:rFonts w:cs="Calibri"/>
        </w:rPr>
        <w:t>[19]</w:t>
      </w:r>
      <w:r w:rsidR="00A6359E">
        <w:fldChar w:fldCharType="end"/>
      </w:r>
      <w:r w:rsidR="00B40D48">
        <w:t>, FontAwesome</w:t>
      </w:r>
      <w:r w:rsidR="00696210">
        <w:t xml:space="preserve"> </w:t>
      </w:r>
      <w:r w:rsidR="00696210">
        <w:fldChar w:fldCharType="begin"/>
      </w:r>
      <w:r w:rsidR="00322F14">
        <w:instrText xml:space="preserve"> ADDIN ZOTERO_ITEM CSL_CITATION {"citationID":"1i6cf1ou88","properties":{"formattedCitation":"[20]","plainCitation":"[20]"},"citationItems":[{"id":2840,"uris":["http://zotero.org/users/3119961/items/A2CDVB6J"],"uri":["http://zotero.org/users/3119961/items/A2CDVB6J"],"itemData":{"id":2840,"type":"webpage","title":"Font Awesome, the iconic font and CSS toolkit","URL":"http://fontawesome.io/","accessed":{"date-parts":[["2016",12,23]]}}}],"schema":"https://github.com/citation-style-language/schema/raw/master/csl-citation.json"} </w:instrText>
      </w:r>
      <w:r w:rsidR="00696210">
        <w:fldChar w:fldCharType="separate"/>
      </w:r>
      <w:r w:rsidR="00322F14" w:rsidRPr="00322F14">
        <w:rPr>
          <w:rFonts w:cs="Calibri"/>
        </w:rPr>
        <w:t>[20]</w:t>
      </w:r>
      <w:r w:rsidR="00696210">
        <w:fldChar w:fldCharType="end"/>
      </w:r>
    </w:p>
    <w:p w:rsidR="00A66888" w:rsidRDefault="00036A8D" w:rsidP="00A66888">
      <w:r>
        <w:tab/>
      </w:r>
      <w:r w:rsidR="004237EF">
        <w:t>A seguir uma breve descrição do papel de cada plug-in</w:t>
      </w:r>
      <w:r w:rsidR="001D5644">
        <w:t xml:space="preserve"> utilizado:</w:t>
      </w:r>
    </w:p>
    <w:p w:rsidR="001D5644" w:rsidRDefault="00A66888" w:rsidP="00A66888">
      <w:r>
        <w:tab/>
      </w:r>
      <w:r w:rsidR="00984E53">
        <w:rPr>
          <w:b/>
        </w:rPr>
        <w:t>Bootstrap,</w:t>
      </w:r>
      <w:r w:rsidR="00F9081C" w:rsidRPr="00A66888">
        <w:rPr>
          <w:b/>
        </w:rPr>
        <w:t xml:space="preserve"> jQueryUI</w:t>
      </w:r>
      <w:r w:rsidR="00984E53">
        <w:rPr>
          <w:b/>
        </w:rPr>
        <w:t>, FontAwesome</w:t>
      </w:r>
      <w:r w:rsidR="00F9081C">
        <w:t xml:space="preserve">: </w:t>
      </w:r>
      <w:r w:rsidR="001D5644">
        <w:t>ajudam na interface gráfica\</w:t>
      </w:r>
      <w:r w:rsidR="00A8182B">
        <w:t>aparência do aplicativo web</w:t>
      </w:r>
      <w:r w:rsidR="001D5644">
        <w:t>;</w:t>
      </w:r>
    </w:p>
    <w:p w:rsidR="001D5644" w:rsidRDefault="001D5644" w:rsidP="00F9081C">
      <w:r>
        <w:tab/>
      </w:r>
      <w:r w:rsidR="00A8182B" w:rsidRPr="00A66888">
        <w:rPr>
          <w:b/>
        </w:rPr>
        <w:t>jQuery</w:t>
      </w:r>
      <w:r w:rsidR="00A8182B">
        <w:t xml:space="preserve">: manipulação dos elementos no DOM </w:t>
      </w:r>
      <w:r w:rsidR="00A8182B">
        <w:fldChar w:fldCharType="begin"/>
      </w:r>
      <w:r w:rsidR="00322F14">
        <w:instrText xml:space="preserve"> ADDIN ZOTERO_ITEM CSL_CITATION {"citationID":"rcseeahdq","properties":{"formattedCitation":"[21]","plainCitation":"[21]"},"citationItems":[{"id":2850,"uris":["http://zotero.org/users/3119961/items/5SKFJ734"],"uri":["http://zotero.org/users/3119961/items/5SKFJ734"],"itemData":{"id":2850,"type":"webpage","title":"JavaScript HTML DOM","URL":"http://www.w3schools.com/js/js_htmldom.asp","accessed":{"date-parts":[["2016",12,23]]}}}],"schema":"https://github.com/citation-style-language/schema/raw/master/csl-citation.json"} </w:instrText>
      </w:r>
      <w:r w:rsidR="00A8182B">
        <w:fldChar w:fldCharType="separate"/>
      </w:r>
      <w:r w:rsidR="00322F14" w:rsidRPr="00322F14">
        <w:rPr>
          <w:rFonts w:cs="Calibri"/>
        </w:rPr>
        <w:t>[21]</w:t>
      </w:r>
      <w:r w:rsidR="00A8182B">
        <w:fldChar w:fldCharType="end"/>
      </w:r>
    </w:p>
    <w:p w:rsidR="00A66888" w:rsidRDefault="001D5644" w:rsidP="00F9081C">
      <w:r>
        <w:tab/>
      </w:r>
      <w:r w:rsidR="0039326E" w:rsidRPr="00A66888">
        <w:rPr>
          <w:b/>
        </w:rPr>
        <w:t>orbitcontrols</w:t>
      </w:r>
      <w:r w:rsidR="0039326E">
        <w:t>: responsável pela interação usando o mouse e teclado (rotação, zoom, movimentação para cima e para baixo, etc)</w:t>
      </w:r>
    </w:p>
    <w:p w:rsidR="0039326E" w:rsidRDefault="00A66888" w:rsidP="00F9081C">
      <w:r>
        <w:tab/>
      </w:r>
      <w:r w:rsidR="00075DDD" w:rsidRPr="00A66888">
        <w:rPr>
          <w:b/>
        </w:rPr>
        <w:t>stats</w:t>
      </w:r>
      <w:r w:rsidR="00075DDD">
        <w:t>: pe</w:t>
      </w:r>
      <w:r w:rsidR="00530247">
        <w:t>quena janela no canto direito da tela do</w:t>
      </w:r>
      <w:r w:rsidR="00075DDD">
        <w:t xml:space="preserve"> protótipo que exibe informações como frames por segundo, </w:t>
      </w:r>
      <w:r w:rsidR="004237EF">
        <w:t>tempo de pr</w:t>
      </w:r>
      <w:r w:rsidR="00530247">
        <w:t xml:space="preserve">ocessamento do modelo 3D e </w:t>
      </w:r>
      <w:r w:rsidR="00075DDD">
        <w:t xml:space="preserve">quantidade de memória utilizada </w:t>
      </w:r>
      <w:r w:rsidR="004237EF">
        <w:t>para renderizar o modelo 3D.</w:t>
      </w:r>
    </w:p>
    <w:p w:rsidR="00A66888" w:rsidRDefault="00A66888" w:rsidP="00F9081C">
      <w:r>
        <w:tab/>
      </w:r>
      <w:r w:rsidRPr="00A66888">
        <w:rPr>
          <w:b/>
        </w:rPr>
        <w:t>threex.domevents</w:t>
      </w:r>
      <w:r>
        <w:t>: responsável pela interação com o cubo ao capturar o clique do mouse.</w:t>
      </w:r>
    </w:p>
    <w:p w:rsidR="00D404EB" w:rsidRDefault="00D404EB" w:rsidP="00F9081C">
      <w:r>
        <w:tab/>
      </w:r>
      <w:r w:rsidRPr="00D404EB">
        <w:rPr>
          <w:b/>
        </w:rPr>
        <w:t>threex.linkify</w:t>
      </w:r>
      <w:r>
        <w:t>: responsável por criar um link ao clicarmos sobre um cubo.</w:t>
      </w:r>
    </w:p>
    <w:p w:rsidR="00D404EB" w:rsidRPr="003519EE" w:rsidRDefault="00D404EB" w:rsidP="00F9081C">
      <w:r>
        <w:tab/>
      </w:r>
      <w:r w:rsidRPr="00D404EB">
        <w:rPr>
          <w:b/>
        </w:rPr>
        <w:t>threex.dynamictexture</w:t>
      </w:r>
      <w:r>
        <w:t xml:space="preserve">: responsável por criar um objeto canvas </w:t>
      </w:r>
      <w:r>
        <w:fldChar w:fldCharType="begin"/>
      </w:r>
      <w:r w:rsidR="00322F14">
        <w:instrText xml:space="preserve"> ADDIN ZOTERO_ITEM CSL_CITATION {"citationID":"r47e07mpd","properties":{"formattedCitation":"[22]","plainCitation":"[22]"},"citationItems":[{"id":2852,"uris":["http://zotero.org/users/3119961/items/DWGKFZPJ"],"uri":["http://zotero.org/users/3119961/items/DWGKFZPJ"],"itemData":{"id":2852,"type":"webpage","title":"HTML5 Canvas","URL":"http://www.w3schools.com/html/html5_canvas.asp","accessed":{"date-parts":[["2016",12,23]]}}}],"schema":"https://github.com/citation-style-language/schema/raw/master/csl-citation.json"} </w:instrText>
      </w:r>
      <w:r>
        <w:fldChar w:fldCharType="separate"/>
      </w:r>
      <w:r w:rsidR="00322F14" w:rsidRPr="00322F14">
        <w:rPr>
          <w:rFonts w:cs="Calibri"/>
        </w:rPr>
        <w:t>[22]</w:t>
      </w:r>
      <w:r>
        <w:fldChar w:fldCharType="end"/>
      </w:r>
      <w:r>
        <w:t xml:space="preserve"> em cada face do cubo; permitindo a customização de cada face com texto e cores diferentes.</w:t>
      </w:r>
    </w:p>
    <w:p w:rsidR="00496DF0" w:rsidRPr="00496DF0" w:rsidRDefault="003143D1" w:rsidP="003519EE">
      <w:pPr>
        <w:pStyle w:val="Heading2"/>
        <w:numPr>
          <w:ilvl w:val="1"/>
          <w:numId w:val="10"/>
        </w:numPr>
        <w:spacing w:before="120" w:line="240" w:lineRule="auto"/>
        <w:rPr>
          <w:szCs w:val="28"/>
        </w:rPr>
      </w:pPr>
      <w:r>
        <w:t>Utilização</w:t>
      </w:r>
    </w:p>
    <w:p w:rsidR="00167D4D" w:rsidRDefault="00D92237" w:rsidP="003519EE">
      <w:r>
        <w:tab/>
      </w:r>
      <w:r w:rsidR="003143D1">
        <w:t xml:space="preserve">A página </w:t>
      </w:r>
      <w:r w:rsidR="009975F7">
        <w:t xml:space="preserve">HTML </w:t>
      </w:r>
      <w:r w:rsidR="003143D1">
        <w:t>index.html faz referência à</w:t>
      </w:r>
      <w:r w:rsidR="00167D4D">
        <w:t xml:space="preserve"> biblioteca </w:t>
      </w:r>
      <w:r w:rsidR="00167D4D" w:rsidRPr="009B0AD4">
        <w:t xml:space="preserve">ThreeJS </w:t>
      </w:r>
      <w:r w:rsidR="009B0AD4" w:rsidRPr="009B0AD4">
        <w:t>(three.js)</w:t>
      </w:r>
      <w:r w:rsidR="009B0AD4">
        <w:t xml:space="preserve"> </w:t>
      </w:r>
      <w:r w:rsidR="00167D4D">
        <w:t xml:space="preserve">e </w:t>
      </w:r>
      <w:r w:rsidR="009B0AD4">
        <w:t>a</w:t>
      </w:r>
      <w:r w:rsidR="00167D4D">
        <w:t>os demais plug-ins</w:t>
      </w:r>
      <w:r w:rsidR="003143D1">
        <w: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lastRenderedPageBreak/>
        <w:t>&lt;!DOCTYPE html&gt;</w:t>
      </w:r>
    </w:p>
    <w:p w:rsidR="003143D1" w:rsidRPr="003143D1" w:rsidRDefault="003143D1" w:rsidP="003143D1">
      <w:pPr>
        <w:rPr>
          <w:rFonts w:ascii="Courier New" w:hAnsi="Courier New" w:cs="Courier New"/>
          <w:sz w:val="22"/>
          <w:lang w:val="en-US"/>
        </w:rPr>
      </w:pPr>
      <w:r>
        <w:rPr>
          <w:rFonts w:ascii="Courier New" w:hAnsi="Courier New" w:cs="Courier New"/>
          <w:sz w:val="22"/>
          <w:lang w:val="en-US"/>
        </w:rPr>
        <w:t>&lt;html&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lt;head&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title&gt;3D Project Management | UFRJ - Universidade Federal do Rio de Janeiro&lt;/title&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meta name="viewport" content="width=device-width, user-scalable=no, minimum-scale=1.0, maximum-scale=1.0"&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meta charset="utf-8" /&gt;</w:t>
      </w:r>
    </w:p>
    <w:p w:rsidR="003143D1" w:rsidRPr="003143D1" w:rsidRDefault="003143D1" w:rsidP="003143D1">
      <w:pPr>
        <w:rPr>
          <w:rFonts w:ascii="Courier New" w:hAnsi="Courier New" w:cs="Courier New"/>
          <w:sz w:val="22"/>
          <w:lang w:val="en-US"/>
        </w:rPr>
      </w:pPr>
      <w:r>
        <w:rPr>
          <w:rFonts w:ascii="Courier New" w:hAnsi="Courier New" w:cs="Courier New"/>
          <w:sz w:val="22"/>
          <w:lang w:val="en-US"/>
        </w:rPr>
        <w:t xml:space="preserve">    </w:t>
      </w:r>
      <w:r w:rsidRPr="003143D1">
        <w:rPr>
          <w:rFonts w:ascii="Courier New" w:hAnsi="Courier New" w:cs="Courier New"/>
          <w:sz w:val="22"/>
          <w:lang w:val="en-US"/>
        </w:rPr>
        <w:t>&lt;link href="https://fonts.googleapis.com/css?family=Lato:400,700,700italic,400italic,300,300italic" rel=</w:t>
      </w:r>
      <w:r>
        <w:rPr>
          <w:rFonts w:ascii="Courier New" w:hAnsi="Courier New" w:cs="Courier New"/>
          <w:sz w:val="22"/>
          <w:lang w:val="en-US"/>
        </w:rPr>
        <w:t>"stylesheet" type="text/css"&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link rel=stylesheet href="css/jquery-ui.min.css" /&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link rel=stylesheet href="css/font-awesome-4.7.0/css/font-awesome.min.css" /&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link rel=stylesheet href="css/custom.css" /&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link rel=stylesheet href="css/info.css" /&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jquery-3.1.1.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jquery-ui.min.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info.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three.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stats.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orbitcontrols.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threex.dynamictexture.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threex.domevents.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threex.linkify.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cube.js"&gt;&lt;/script&gt;</w:t>
      </w:r>
    </w:p>
    <w:p w:rsidR="003143D1" w:rsidRPr="003143D1" w:rsidRDefault="003143D1" w:rsidP="003143D1">
      <w:pPr>
        <w:rPr>
          <w:rFonts w:ascii="Courier New" w:hAnsi="Courier New" w:cs="Courier New"/>
          <w:sz w:val="22"/>
          <w:lang w:val="en-US"/>
        </w:rPr>
      </w:pPr>
      <w:r w:rsidRPr="003143D1">
        <w:rPr>
          <w:rFonts w:ascii="Courier New" w:hAnsi="Courier New" w:cs="Courier New"/>
          <w:sz w:val="22"/>
          <w:lang w:val="en-US"/>
        </w:rPr>
        <w:t xml:space="preserve">    &lt;script src="js/project-wbs.js"&gt;&lt;/script&gt;</w:t>
      </w:r>
    </w:p>
    <w:p w:rsidR="003143D1" w:rsidRDefault="003143D1" w:rsidP="003143D1">
      <w:pPr>
        <w:rPr>
          <w:rFonts w:ascii="Courier New" w:hAnsi="Courier New" w:cs="Courier New"/>
          <w:sz w:val="22"/>
        </w:rPr>
      </w:pPr>
      <w:r w:rsidRPr="003143D1">
        <w:rPr>
          <w:rFonts w:ascii="Courier New" w:hAnsi="Courier New" w:cs="Courier New"/>
          <w:sz w:val="22"/>
        </w:rPr>
        <w:t>&lt;/head&gt;</w:t>
      </w:r>
    </w:p>
    <w:p w:rsidR="009975F7" w:rsidRDefault="00B71FD0" w:rsidP="00B71FD0">
      <w:r>
        <w:lastRenderedPageBreak/>
        <w:tab/>
      </w:r>
      <w:r w:rsidR="009975F7">
        <w:t xml:space="preserve">Usando o Visual Studio Code, basta apertarmos as teclas Command+Shift+B (Mac OS) ou Ctrl+Shift+B (Windows) para iniciamos o gulp-webserver </w:t>
      </w:r>
      <w:r w:rsidR="009975F7">
        <w:fldChar w:fldCharType="begin"/>
      </w:r>
      <w:r w:rsidR="00322F14">
        <w:instrText xml:space="preserve"> ADDIN ZOTERO_ITEM CSL_CITATION {"citationID":"2fendf3a6f","properties":{"formattedCitation":"[23]","plainCitation":"[23]"},"citationItems":[{"id":2854,"uris":["http://zotero.org/users/3119961/items/XNUMCU7N"],"uri":["http://zotero.org/users/3119961/items/XNUMCU7N"],"itemData":{"id":2854,"type":"webpage","title":"gulp-webserver","container-title":"npm","abstract":"Gulp plugin to run a local webserver with LiveReload","URL":"https://www.npmjs.com/package/gulp-webserver","accessed":{"date-parts":[["2016",12,23]]}}}],"schema":"https://github.com/citation-style-language/schema/raw/master/csl-citation.json"} </w:instrText>
      </w:r>
      <w:r w:rsidR="009975F7">
        <w:fldChar w:fldCharType="separate"/>
      </w:r>
      <w:r w:rsidR="00322F14" w:rsidRPr="00322F14">
        <w:rPr>
          <w:rFonts w:cs="Calibri"/>
        </w:rPr>
        <w:t>[23]</w:t>
      </w:r>
      <w:r w:rsidR="009975F7">
        <w:fldChar w:fldCharType="end"/>
      </w:r>
      <w:r w:rsidR="009975F7">
        <w:t>. Veja o arquivo gulpfile.js no código fonte. Este webserver local nos permite debugar\depurar o código sem a necessidade de atualização da página pois a cada mudança efetuada no código, a página é atualizada automaticamente</w:t>
      </w:r>
      <w:r w:rsidR="008147F8">
        <w:t xml:space="preserve"> no browser\navegador</w:t>
      </w:r>
      <w:r w:rsidR="009975F7">
        <w:t xml:space="preserve"> – isto ajuda e muito durante o desenvolvimento.</w:t>
      </w:r>
      <w:r w:rsidR="00171882">
        <w:t xml:space="preserve"> </w:t>
      </w:r>
      <w:r w:rsidR="008147F8">
        <w:t xml:space="preserve">De qualquer forma, não se faz necessário usar um webserver para executar o protótipo; </w:t>
      </w:r>
      <w:r w:rsidR="00171882">
        <w:t xml:space="preserve">o webserver é útil somente durante o desenvolvimento. O usuário final precisa </w:t>
      </w:r>
      <w:r w:rsidR="008147F8">
        <w:t>apenas fazer o download do código fonte e abrir a página index.html.</w:t>
      </w:r>
    </w:p>
    <w:p w:rsidR="003143D1" w:rsidRDefault="009975F7" w:rsidP="00B71FD0">
      <w:r>
        <w:tab/>
      </w:r>
      <w:r w:rsidR="00BE79E7">
        <w:t xml:space="preserve">A página index.html será </w:t>
      </w:r>
      <w:r>
        <w:t xml:space="preserve">aberta </w:t>
      </w:r>
      <w:r w:rsidR="00BE79E7">
        <w:t>em uma nova aba do browser</w:t>
      </w:r>
      <w:r>
        <w:t>. Esta é página principal do projeto 3DPM.</w:t>
      </w:r>
    </w:p>
    <w:p w:rsidR="002A78E3" w:rsidRDefault="002F24FE" w:rsidP="00B71FD0">
      <w:r>
        <w:tab/>
        <w:t>A utilização do modelo se dá através do mouse e teclado. O usuário pode rotacionar e mover o modelo da EAP.</w:t>
      </w:r>
      <w:r w:rsidR="006419A5">
        <w:t xml:space="preserve"> Tem-se também a opção de resetar a câmera para a posição inicial, bastando para tanto clicar no botão refresh</w:t>
      </w:r>
      <w:r w:rsidR="00BD02D8">
        <w:t>\atualizar</w:t>
      </w:r>
      <w:r w:rsidR="006419A5">
        <w:t>.</w:t>
      </w:r>
    </w:p>
    <w:p w:rsidR="008B1C04" w:rsidRDefault="007D3983" w:rsidP="001F5EC4">
      <w:pPr>
        <w:pStyle w:val="Caption"/>
      </w:pPr>
      <w:r>
        <w:rPr>
          <w:noProof/>
          <w:lang w:eastAsia="pt-BR"/>
        </w:rPr>
        <w:drawing>
          <wp:inline distT="0" distB="0" distL="0" distR="0">
            <wp:extent cx="5400040" cy="26777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tótipo (atrás) 2016-12-23_16-27-5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677795"/>
                    </a:xfrm>
                    <a:prstGeom prst="rect">
                      <a:avLst/>
                    </a:prstGeom>
                  </pic:spPr>
                </pic:pic>
              </a:graphicData>
            </a:graphic>
          </wp:inline>
        </w:drawing>
      </w:r>
    </w:p>
    <w:p w:rsidR="002A78E3" w:rsidRDefault="00C76EE4" w:rsidP="001F5EC4">
      <w:pPr>
        <w:pStyle w:val="Caption"/>
      </w:pPr>
      <w:r w:rsidRPr="00684DD8">
        <w:t xml:space="preserve">Figura </w:t>
      </w:r>
      <w:fldSimple w:instr=" SEQ Figura \* ARABIC ">
        <w:r w:rsidR="00D340F5">
          <w:rPr>
            <w:noProof/>
          </w:rPr>
          <w:t>3</w:t>
        </w:r>
      </w:fldSimple>
      <w:r w:rsidRPr="00684DD8">
        <w:t xml:space="preserve"> </w:t>
      </w:r>
      <w:r w:rsidR="001F5EC4">
        <w:t>-</w:t>
      </w:r>
      <w:r>
        <w:t xml:space="preserve"> Modelo da EAP em 3D rotacionado onde podemos ver a parte de trás dos cubos</w:t>
      </w:r>
    </w:p>
    <w:p w:rsidR="002F24FE" w:rsidRDefault="001F5EC4" w:rsidP="003143D1">
      <w:r>
        <w:tab/>
      </w:r>
      <w:r w:rsidR="00B44ADA">
        <w:t xml:space="preserve">Ao clicar sobre o último </w:t>
      </w:r>
      <w:r w:rsidR="00FA688E">
        <w:t xml:space="preserve">nível </w:t>
      </w:r>
      <w:r w:rsidR="00B44ADA">
        <w:t>do caminho crítico</w:t>
      </w:r>
      <w:r>
        <w:t xml:space="preserve"> </w:t>
      </w:r>
      <w:r w:rsidR="00FA688E">
        <w:t xml:space="preserve">(cubos em </w:t>
      </w:r>
      <w:r>
        <w:t>vermelho</w:t>
      </w:r>
      <w:r w:rsidR="00FA688E">
        <w:t>)</w:t>
      </w:r>
      <w:r w:rsidR="00F32E11">
        <w:t xml:space="preserve"> </w:t>
      </w:r>
      <w:r w:rsidR="00F32E11">
        <w:fldChar w:fldCharType="begin"/>
      </w:r>
      <w:r w:rsidR="00322F14">
        <w:instrText xml:space="preserve"> ADDIN ZOTERO_ITEM CSL_CITATION {"citationID":"qk6f060jk","properties":{"formattedCitation":"[24]","plainCitation":"[24]"},"citationItems":[{"id":2856,"uris":["http://zotero.org/users/3119961/items/DSDR49SC"],"uri":["http://zotero.org/users/3119961/items/DSDR49SC"],"itemData":{"id":2856,"type":"entry-encyclopedia","title":"Caminho crítico","container-title":"Wikipédia, a enciclopédia livre","source":"Wikipedia","abstract":"Na administração, mais especificamente na área de gerenciamento de projetos, caminho crítico (do inglês CPM - Critical Path Method)\nMatematicamente, uma tarefa é crítica quando o tempo mais cedo da tarefa é igual ao tempo mais tarde que a tarefa pode ter sem alterar a data final do projeto. O valor do tempo mais cedo (Time Earlier) e do tempo mais tarde (Time Later) pode ser calculado através do diagrama de Rede AON (en).\nO caminho crítico é a sequência de atividades que devem ser concluídas nas datas programadas para que o projeto possa ser concluído dentro do prazo final. Se o prazo final for excedido, é porque no mínimo uma das atividades do caminho crítico não foi concluída na data programada. É importante entender a sequência do caminho crítico para saber onde há e onde não há flexibilidade. Por exemplo, pode-se ter uma série de atividades que foram concluídas com atraso, no entanto, o projeto como um todo ainda será concluído dentro do prazo, porque estas atividades não se encontravam no caminho crítico. Por outro lado, se o projeto está atrasado, e forem alocados recursos adicionais em atividades que não estão no caminho crítico, isso não fará com que o projeto termine mais cedo.\nO caminho critico (CPM - Critical Path Method) é um dos vários métodos de análise de planeamento de projetos. O CPM está diretamente ligado no planejamento do tempo, com o objetivo de minimizar o tempo da duração total do projeto. As atividades ou tarefas críticas definem assim o caminho crítico, revelando assim a sequência de tarefas que condicionam a duração total do projeto. Com isto, fornece também informação útil para que com isso se possa elaborar um projeto atendendo aos recursos necessários em função das restrições aliadas às tarefas críticas, conseguindo então uma equilibrada gestão de recursos por todo o projeto (Tavares et al., 1996, p. 109).","URL":"https://pt.wikipedia.org/w/index.php?title=Caminho_cr%C3%ADtico&amp;oldid=46385569","note":"Page Version ID: 46385569","language":"pt","issued":{"date-parts":[["2016",8,7]]},"accessed":{"date-parts":[["2016",12,23]]}}}],"schema":"https://github.com/citation-style-language/schema/raw/master/csl-citation.json"} </w:instrText>
      </w:r>
      <w:r w:rsidR="00F32E11">
        <w:fldChar w:fldCharType="separate"/>
      </w:r>
      <w:r w:rsidR="00322F14" w:rsidRPr="00322F14">
        <w:rPr>
          <w:rFonts w:cs="Calibri"/>
        </w:rPr>
        <w:t>[24]</w:t>
      </w:r>
      <w:r w:rsidR="00F32E11">
        <w:fldChar w:fldCharType="end"/>
      </w:r>
      <w:r w:rsidR="00B44ADA">
        <w:t>, será aberta uma nova aba que dá acesso às atividades do pacote de trabalho clicado. Nesta página</w:t>
      </w:r>
      <w:r w:rsidR="003D52CE">
        <w:t xml:space="preserve"> (package-activities.html)</w:t>
      </w:r>
      <w:r w:rsidR="00B44ADA">
        <w:t xml:space="preserve"> é possível ver em mais detalhes </w:t>
      </w:r>
      <w:r w:rsidR="00A60ACE">
        <w:t>informações sobre as a</w:t>
      </w:r>
      <w:r w:rsidR="00B44ADA">
        <w:t>tividades qu</w:t>
      </w:r>
      <w:r w:rsidR="00FA688E">
        <w:t>e compõem o pacote de trabalho</w:t>
      </w:r>
      <w:r w:rsidR="00B44ADA">
        <w:t>, como o tempo previsto e o atual, custo previsto e o atual, etc.</w:t>
      </w:r>
    </w:p>
    <w:p w:rsidR="00991B65" w:rsidRDefault="00FD1C12" w:rsidP="00036A8D">
      <w:pPr>
        <w:pStyle w:val="Caption"/>
      </w:pPr>
      <w:r>
        <w:rPr>
          <w:noProof/>
          <w:lang w:eastAsia="pt-BR"/>
        </w:rPr>
        <w:lastRenderedPageBreak/>
        <w:drawing>
          <wp:inline distT="0" distB="0" distL="0" distR="0">
            <wp:extent cx="5400040" cy="14814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tividades do Pacote 2016-12-23_17-29-1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481455"/>
                    </a:xfrm>
                    <a:prstGeom prst="rect">
                      <a:avLst/>
                    </a:prstGeom>
                  </pic:spPr>
                </pic:pic>
              </a:graphicData>
            </a:graphic>
          </wp:inline>
        </w:drawing>
      </w:r>
      <w:r w:rsidR="00991B65" w:rsidRPr="00684DD8">
        <w:t xml:space="preserve">Figura </w:t>
      </w:r>
      <w:fldSimple w:instr=" SEQ Figura \* ARABIC ">
        <w:r w:rsidR="00D340F5">
          <w:rPr>
            <w:noProof/>
          </w:rPr>
          <w:t>4</w:t>
        </w:r>
      </w:fldSimple>
      <w:r w:rsidR="00991B65" w:rsidRPr="00684DD8">
        <w:t xml:space="preserve"> </w:t>
      </w:r>
      <w:r w:rsidR="00991B65">
        <w:t>- Página que lista as atividades do pacote</w:t>
      </w:r>
    </w:p>
    <w:p w:rsidR="008A50DA" w:rsidRPr="008A50DA" w:rsidRDefault="00A740B1" w:rsidP="008A50DA">
      <w:r>
        <w:tab/>
        <w:t>U</w:t>
      </w:r>
      <w:r w:rsidR="008A50DA">
        <w:t>m vídeo</w:t>
      </w:r>
      <w:r w:rsidR="00656F39">
        <w:t xml:space="preserve"> </w:t>
      </w:r>
      <w:r w:rsidR="00656F39">
        <w:fldChar w:fldCharType="begin"/>
      </w:r>
      <w:r w:rsidR="003268C0">
        <w:instrText xml:space="preserve"> ADDIN ZOTERO_ITEM CSL_CITATION {"citationID":"1bqq6hcns8","properties":{"formattedCitation":"[25]","plainCitation":"[25]"},"citationItems":[{"id":2876,"uris":["http://zotero.org/users/3119961/items/MG3ZCWAJ"],"uri":["http://zotero.org/users/3119961/items/MG3ZCWAJ"],"itemData":{"id":2876,"type":"motion_picture","title":"3D Project Management in ThreeJS walkthrough","medium":"MP4","URL":"https://www.youtube.com/watch?v=ictk5rsylh4","language":"Portuguese","author":[{"family":"Macaferi, Leniel","given":""}],"issued":{"date-parts":[["2016",12,23]]}}}],"schema":"https://github.com/citation-style-language/schema/raw/master/csl-citation.json"} </w:instrText>
      </w:r>
      <w:r w:rsidR="00656F39">
        <w:fldChar w:fldCharType="separate"/>
      </w:r>
      <w:r w:rsidR="003268C0" w:rsidRPr="003268C0">
        <w:rPr>
          <w:rFonts w:cs="Calibri"/>
        </w:rPr>
        <w:t>[25]</w:t>
      </w:r>
      <w:r w:rsidR="00656F39">
        <w:fldChar w:fldCharType="end"/>
      </w:r>
      <w:r w:rsidR="008A50DA">
        <w:t xml:space="preserve"> que demonstra a utilização do aplicativo 3DPM</w:t>
      </w:r>
      <w:r>
        <w:t xml:space="preserve"> foi gravado</w:t>
      </w:r>
      <w:r w:rsidR="008A50DA">
        <w:t>.</w:t>
      </w:r>
      <w:r w:rsidR="009B0AD4">
        <w:t xml:space="preserve"> O mesmo poder ser visto no YouTube:</w:t>
      </w:r>
      <w:r>
        <w:t xml:space="preserve"> </w:t>
      </w:r>
      <w:hyperlink r:id="rId14" w:tgtFrame="_blank" w:history="1">
        <w:r w:rsidRPr="00A740B1">
          <w:rPr>
            <w:rStyle w:val="Hyperlink"/>
            <w:lang w:eastAsia="pt-BR"/>
          </w:rPr>
          <w:t>https://youtu.be/ictk5rsylh4</w:t>
        </w:r>
      </w:hyperlink>
    </w:p>
    <w:p w:rsidR="00EB1EAE" w:rsidRDefault="00EB1EAE" w:rsidP="00EB1EAE">
      <w:pPr>
        <w:pStyle w:val="Heading2"/>
        <w:numPr>
          <w:ilvl w:val="1"/>
          <w:numId w:val="10"/>
        </w:numPr>
        <w:spacing w:before="120" w:line="240" w:lineRule="auto"/>
      </w:pPr>
      <w:r>
        <w:t>Código fonte</w:t>
      </w:r>
    </w:p>
    <w:p w:rsidR="00EB1EAE" w:rsidRPr="00EB1EAE" w:rsidRDefault="00EB1EAE" w:rsidP="00EB1EAE">
      <w:pPr>
        <w:rPr>
          <w:lang w:eastAsia="pt-BR"/>
        </w:rPr>
      </w:pPr>
      <w:r>
        <w:rPr>
          <w:lang w:eastAsia="pt-BR"/>
        </w:rPr>
        <w:t>O código fonte</w:t>
      </w:r>
      <w:r w:rsidR="0063679E">
        <w:rPr>
          <w:lang w:eastAsia="pt-BR"/>
        </w:rPr>
        <w:t xml:space="preserve"> </w:t>
      </w:r>
      <w:r w:rsidR="0063679E">
        <w:rPr>
          <w:lang w:eastAsia="pt-BR"/>
        </w:rPr>
        <w:fldChar w:fldCharType="begin"/>
      </w:r>
      <w:r w:rsidR="003268C0">
        <w:rPr>
          <w:lang w:eastAsia="pt-BR"/>
        </w:rPr>
        <w:instrText xml:space="preserve"> ADDIN ZOTERO_ITEM CSL_CITATION {"citationID":"1a5gojurf8","properties":{"formattedCitation":"[26]","plainCitation":"[26]"},"citationItems":[{"id":2832,"uris":["http://zotero.org/users/3119961/items/REHCUGU8"],"uri":["http://zotero.org/users/3119961/items/REHCUGU8"],"itemData":{"id":2832,"type":"webpage","title":"leniel/3DPM","container-title":"GitHub","abstract":"3DPM - 3D Project Management proof of concept built with ThreeJS","URL":"https://github.com/leniel/3DPM","accessed":{"date-parts":[["2016",12,23]]}}}],"schema":"https://github.com/citation-style-language/schema/raw/master/csl-citation.json"} </w:instrText>
      </w:r>
      <w:r w:rsidR="0063679E">
        <w:rPr>
          <w:lang w:eastAsia="pt-BR"/>
        </w:rPr>
        <w:fldChar w:fldCharType="separate"/>
      </w:r>
      <w:r w:rsidR="003268C0" w:rsidRPr="003268C0">
        <w:rPr>
          <w:rFonts w:cs="Calibri"/>
        </w:rPr>
        <w:t>[26]</w:t>
      </w:r>
      <w:r w:rsidR="0063679E">
        <w:rPr>
          <w:lang w:eastAsia="pt-BR"/>
        </w:rPr>
        <w:fldChar w:fldCharType="end"/>
      </w:r>
      <w:r>
        <w:rPr>
          <w:lang w:eastAsia="pt-BR"/>
        </w:rPr>
        <w:t xml:space="preserve"> está disponível onl</w:t>
      </w:r>
      <w:r w:rsidR="002A75E5">
        <w:rPr>
          <w:lang w:eastAsia="pt-BR"/>
        </w:rPr>
        <w:t xml:space="preserve">ine de forma gratuita no GitHub em </w:t>
      </w:r>
      <w:hyperlink r:id="rId15" w:history="1">
        <w:r w:rsidR="0063679E" w:rsidRPr="0063679E">
          <w:rPr>
            <w:rStyle w:val="Hyperlink"/>
            <w:lang w:eastAsia="pt-BR"/>
          </w:rPr>
          <w:t>https://github.com/leniel/3DPM</w:t>
        </w:r>
      </w:hyperlink>
      <w:r w:rsidR="0063679E">
        <w:rPr>
          <w:lang w:eastAsia="pt-BR"/>
        </w:rPr>
        <w:t>.</w:t>
      </w:r>
    </w:p>
    <w:p w:rsidR="002E18B2" w:rsidRPr="000A6BCD" w:rsidRDefault="006149D0" w:rsidP="000A6BCD">
      <w:pPr>
        <w:pStyle w:val="Heading1"/>
        <w:numPr>
          <w:ilvl w:val="0"/>
          <w:numId w:val="10"/>
        </w:numPr>
      </w:pPr>
      <w:r>
        <w:t>Resultados</w:t>
      </w:r>
    </w:p>
    <w:p w:rsidR="00D357E2" w:rsidRDefault="000A3FB9" w:rsidP="001F5EC4">
      <w:r>
        <w:tab/>
      </w:r>
      <w:r w:rsidR="00A06F19">
        <w:t xml:space="preserve">Esperamos ter contribuído para o melhor entendimento dos aspectos que compõem a gerência de projetos. Um modelo da EAP em 3 dimensões </w:t>
      </w:r>
      <w:r w:rsidR="007843F4">
        <w:t xml:space="preserve">pode ajudar nesse entendimento tornando a tarefa de gerenciamento </w:t>
      </w:r>
      <w:r w:rsidR="004242D0">
        <w:t>mais amigável e intuitiva do pon</w:t>
      </w:r>
      <w:r w:rsidR="007843F4">
        <w:t>to de vista do usuário</w:t>
      </w:r>
      <w:r w:rsidR="004242D0">
        <w:t xml:space="preserve"> final (gestor\gerente)</w:t>
      </w:r>
      <w:r w:rsidR="007843F4">
        <w:t>.</w:t>
      </w:r>
      <w:r w:rsidR="009A3619">
        <w:t xml:space="preserve"> Diferentes inform</w:t>
      </w:r>
      <w:r w:rsidR="000F40B9">
        <w:t>ações dispostas em cada face do</w:t>
      </w:r>
      <w:r w:rsidR="009A3619">
        <w:t xml:space="preserve"> cubo ajudam na visualização instantânea </w:t>
      </w:r>
      <w:r w:rsidR="004242D0">
        <w:t xml:space="preserve">dos dados </w:t>
      </w:r>
      <w:r w:rsidR="009A3619">
        <w:t>ao invés do usuário ter que clicar em vários níveis hierárquicos para ter acesso à informação que procura.</w:t>
      </w:r>
    </w:p>
    <w:p w:rsidR="000A3FB9" w:rsidRDefault="000A3FB9" w:rsidP="001F5EC4">
      <w:r>
        <w:tab/>
      </w:r>
      <w:r w:rsidR="007843F4">
        <w:t>Nossa intenção inicial era termos o aplicativo web para cadastramento do modelo da EAP, porém como o tempo para o desenvolvimento</w:t>
      </w:r>
      <w:r w:rsidR="00273D66">
        <w:t xml:space="preserve"> foi pouco, optamos por </w:t>
      </w:r>
      <w:r w:rsidR="007843F4">
        <w:t>criar o modelo da EAP em 3D partindo de um modelo de exemplo inicial</w:t>
      </w:r>
      <w:r w:rsidR="00034855">
        <w:t>\hipotético</w:t>
      </w:r>
      <w:r w:rsidR="007843F4">
        <w:t xml:space="preserve"> (Dia de Doar)</w:t>
      </w:r>
      <w:r>
        <w:t>. Essa mudança não impactou nossa entrega porque o objetivo da disciplina é exercitar os conceitos das tecnologias 3D e acreditamos ter alcançado tal feito.</w:t>
      </w:r>
    </w:p>
    <w:p w:rsidR="00E75126" w:rsidRDefault="00273D66" w:rsidP="001F5EC4">
      <w:r>
        <w:tab/>
        <w:t>Quanto a t</w:t>
      </w:r>
      <w:r w:rsidR="00D357E2">
        <w:t>rabalhos relacionados</w:t>
      </w:r>
      <w:r>
        <w:t xml:space="preserve"> não achamos nada semelhante. </w:t>
      </w:r>
      <w:r w:rsidR="00D357E2">
        <w:t>Com uma busca no Google pelos termos WBS 3D,</w:t>
      </w:r>
      <w:r>
        <w:t xml:space="preserve"> workbench 3D ou work break-down structure 3D</w:t>
      </w:r>
      <w:r w:rsidR="00034855">
        <w:t xml:space="preserve">, </w:t>
      </w:r>
      <w:r w:rsidR="00D357E2">
        <w:t xml:space="preserve">nenhum </w:t>
      </w:r>
      <w:r w:rsidR="00AC33C8">
        <w:t>resultado foi retornado</w:t>
      </w:r>
      <w:r w:rsidR="00D357E2">
        <w:t>.</w:t>
      </w:r>
    </w:p>
    <w:p w:rsidR="00096C6A" w:rsidRDefault="00096C6A" w:rsidP="00096C6A">
      <w:pPr>
        <w:pStyle w:val="Heading1"/>
        <w:numPr>
          <w:ilvl w:val="0"/>
          <w:numId w:val="10"/>
        </w:numPr>
      </w:pPr>
      <w:r>
        <w:lastRenderedPageBreak/>
        <w:t>Trabalhos futuros</w:t>
      </w:r>
    </w:p>
    <w:p w:rsidR="00755AEC" w:rsidRDefault="001F5EC4" w:rsidP="001F5EC4">
      <w:r>
        <w:tab/>
      </w:r>
      <w:r w:rsidR="00AC33C8" w:rsidRPr="00755AEC">
        <w:t>C</w:t>
      </w:r>
      <w:r w:rsidR="00707BBF" w:rsidRPr="00755AEC">
        <w:t xml:space="preserve">omo trabalho futuro </w:t>
      </w:r>
      <w:r w:rsidR="00755AEC">
        <w:t xml:space="preserve">pode-se </w:t>
      </w:r>
      <w:r w:rsidR="00707BBF" w:rsidRPr="00755AEC">
        <w:t>melhorar a interface gráfica do WBS, agregando mais elemen</w:t>
      </w:r>
      <w:r w:rsidR="00755AEC">
        <w:t xml:space="preserve">tos de interação com o </w:t>
      </w:r>
      <w:r w:rsidR="00470D8D">
        <w:t>usuário</w:t>
      </w:r>
      <w:r w:rsidR="00755AEC">
        <w:t xml:space="preserve"> incluído </w:t>
      </w:r>
      <w:r w:rsidR="009D1CF3">
        <w:t xml:space="preserve">a </w:t>
      </w:r>
      <w:r w:rsidR="00707BBF" w:rsidRPr="00755AEC">
        <w:t>utilização de Realidade Virtual com HMD</w:t>
      </w:r>
      <w:r w:rsidR="009D1CF3">
        <w:t xml:space="preserve"> -</w:t>
      </w:r>
      <w:r w:rsidR="00187F8D" w:rsidRPr="00755AEC">
        <w:t xml:space="preserve"> Head Mounted Display</w:t>
      </w:r>
      <w:r w:rsidR="00470D8D">
        <w:t xml:space="preserve"> </w:t>
      </w:r>
      <w:r w:rsidR="00385CAA">
        <w:fldChar w:fldCharType="begin"/>
      </w:r>
      <w:r w:rsidR="003268C0">
        <w:instrText xml:space="preserve"> ADDIN ZOTERO_ITEM CSL_CITATION {"citationID":"15gpceb1h0","properties":{"formattedCitation":"[27]","plainCitation":"[27]"},"citationItems":[{"id":2858,"uris":["http://zotero.org/users/3119961/items/RAB9K7XN"],"uri":["http://zotero.org/users/3119961/items/RAB9K7XN"],"itemData":{"id":2858,"type":"entry-encyclopedia","title":"Head-mounted display","container-title":"Wikipedia","source":"Wikipedia","abstract":"A head-mounted display (or helmet-mounted display, for aviation applications), both abbreviated HMD, is a display device, worn on the head or as part of a helmet, that has a small display optic in front of one (monocular HMD) or each eye (binocular HMD).\nThere is also an optical head-mounted display (OHMD), which is a wearable display that can reflect projected images and allows a user to see through it.","URL":"https://en.wikipedia.org/w/index.php?title=Head-mounted_display&amp;oldid=755402224","note":"Page Version ID: 755402224","language":"en","issued":{"date-parts":[["2016",12,17]]},"accessed":{"date-parts":[["2016",12,23]]}}}],"schema":"https://github.com/citation-style-language/schema/raw/master/csl-citation.json"} </w:instrText>
      </w:r>
      <w:r w:rsidR="00385CAA">
        <w:fldChar w:fldCharType="separate"/>
      </w:r>
      <w:r w:rsidR="003268C0" w:rsidRPr="003268C0">
        <w:rPr>
          <w:rFonts w:cs="Calibri"/>
        </w:rPr>
        <w:t>[27]</w:t>
      </w:r>
      <w:r w:rsidR="00385CAA">
        <w:fldChar w:fldCharType="end"/>
      </w:r>
      <w:r w:rsidR="001A44E0" w:rsidRPr="00755AEC">
        <w:t xml:space="preserve"> o</w:t>
      </w:r>
      <w:r w:rsidR="00707BBF" w:rsidRPr="00755AEC">
        <w:t xml:space="preserve">u equipamento de </w:t>
      </w:r>
      <w:r w:rsidR="00755AEC" w:rsidRPr="00755AEC">
        <w:t>controle de movimentos</w:t>
      </w:r>
      <w:r w:rsidR="00707BBF" w:rsidRPr="00755AEC">
        <w:t xml:space="preserve"> como o Leap Motion</w:t>
      </w:r>
      <w:r w:rsidR="00E75126">
        <w:t xml:space="preserve"> </w:t>
      </w:r>
      <w:r w:rsidR="00E75126">
        <w:fldChar w:fldCharType="begin"/>
      </w:r>
      <w:r w:rsidR="003268C0">
        <w:instrText xml:space="preserve"> ADDIN ZOTERO_ITEM CSL_CITATION {"citationID":"2qu9jb0793","properties":{"formattedCitation":"[28]","plainCitation":"[28]"},"citationItems":[{"id":2860,"uris":["http://zotero.org/users/3119961/items/KUDSWSSB"],"uri":["http://zotero.org/users/3119961/items/KUDSWSSB"],"itemData":{"id":2860,"type":"webpage","title":"Leap Motion","abstract":"A tiny device with a huge idea.","URL":"https://www.leapmotion.com/","author":[{"family":"Motion","given":"Leap"}],"accessed":{"date-parts":[["2016",12,23]]}}}],"schema":"https://github.com/citation-style-language/schema/raw/master/csl-citation.json"} </w:instrText>
      </w:r>
      <w:r w:rsidR="00E75126">
        <w:fldChar w:fldCharType="separate"/>
      </w:r>
      <w:r w:rsidR="003268C0" w:rsidRPr="003268C0">
        <w:rPr>
          <w:rFonts w:cs="Calibri"/>
        </w:rPr>
        <w:t>[28]</w:t>
      </w:r>
      <w:r w:rsidR="00E75126">
        <w:fldChar w:fldCharType="end"/>
      </w:r>
      <w:r w:rsidR="00707BBF" w:rsidRPr="00755AEC">
        <w:t>, permitindo uma maior inter</w:t>
      </w:r>
      <w:r w:rsidR="00BE066D" w:rsidRPr="00755AEC">
        <w:t>a</w:t>
      </w:r>
      <w:r w:rsidR="00707BBF" w:rsidRPr="00755AEC">
        <w:t>ção do gestor de projetos com seu modelo</w:t>
      </w:r>
      <w:r w:rsidR="00755AEC">
        <w:t xml:space="preserve"> e</w:t>
      </w:r>
      <w:r w:rsidR="00A46842" w:rsidRPr="00755AEC">
        <w:t xml:space="preserve"> </w:t>
      </w:r>
      <w:r w:rsidR="00755AEC">
        <w:t xml:space="preserve">tudo isto utilizando um </w:t>
      </w:r>
      <w:r w:rsidR="00A46842" w:rsidRPr="00755AEC">
        <w:t>navegador de internet</w:t>
      </w:r>
      <w:r w:rsidR="00755AEC">
        <w:t>.</w:t>
      </w:r>
    </w:p>
    <w:p w:rsidR="00A46842" w:rsidRPr="00036A8D" w:rsidRDefault="00755AEC" w:rsidP="00036A8D">
      <w:pPr>
        <w:spacing w:after="200"/>
        <w:jc w:val="left"/>
      </w:pPr>
      <w:r>
        <w:tab/>
      </w:r>
      <w:r w:rsidR="00BE066D">
        <w:t>A ide</w:t>
      </w:r>
      <w:r w:rsidR="00ED2997">
        <w:t>ia é avaliar a possibilidade d</w:t>
      </w:r>
      <w:r w:rsidR="00707BBF">
        <w:t xml:space="preserve">o gestor criar </w:t>
      </w:r>
      <w:r w:rsidR="00ED2997">
        <w:t>o modelo EAP (</w:t>
      </w:r>
      <w:r w:rsidR="00707BBF">
        <w:t>cubos no ambiente virtual</w:t>
      </w:r>
      <w:r w:rsidR="00ED2997">
        <w:t>) associando-os</w:t>
      </w:r>
      <w:r w:rsidR="00707BBF">
        <w:t xml:space="preserve"> </w:t>
      </w:r>
      <w:r w:rsidR="00ED2997">
        <w:t>a</w:t>
      </w:r>
      <w:r w:rsidR="00A46842">
        <w:t xml:space="preserve"> um cubo hierarquicamente superior e escrever informações relevantes para o e</w:t>
      </w:r>
      <w:r w:rsidR="009D1CF3">
        <w:t>ntregável, gravando todas as informações em um banco de dados</w:t>
      </w:r>
      <w:r w:rsidR="00A46842">
        <w:t>.</w:t>
      </w:r>
    </w:p>
    <w:p w:rsidR="00886F8A" w:rsidRPr="00A46842" w:rsidRDefault="00886F8A" w:rsidP="00096C6A">
      <w:pPr>
        <w:pStyle w:val="Heading1"/>
        <w:numPr>
          <w:ilvl w:val="0"/>
          <w:numId w:val="10"/>
        </w:numPr>
        <w:rPr>
          <w:sz w:val="24"/>
          <w:szCs w:val="24"/>
        </w:rPr>
      </w:pPr>
      <w:r w:rsidRPr="00096C6A">
        <w:t>Conclusão</w:t>
      </w:r>
    </w:p>
    <w:p w:rsidR="00410369" w:rsidRDefault="00036A8D" w:rsidP="000F40B9">
      <w:pPr>
        <w:rPr>
          <w:szCs w:val="24"/>
        </w:rPr>
      </w:pPr>
      <w:r>
        <w:rPr>
          <w:szCs w:val="24"/>
        </w:rPr>
        <w:tab/>
      </w:r>
      <w:r w:rsidR="00A46842" w:rsidRPr="000F40B9">
        <w:t>O presente trabalho proporcionou geração de conhecimento teórico</w:t>
      </w:r>
      <w:r w:rsidR="000F40B9">
        <w:t xml:space="preserve"> a respeito do</w:t>
      </w:r>
      <w:r w:rsidR="00A46842" w:rsidRPr="000F40B9">
        <w:t xml:space="preserve"> gerenciamento de projetos e</w:t>
      </w:r>
      <w:r w:rsidR="00775562">
        <w:t xml:space="preserve"> sobre</w:t>
      </w:r>
      <w:r w:rsidR="00A46842" w:rsidRPr="000F40B9">
        <w:t xml:space="preserve"> </w:t>
      </w:r>
      <w:r w:rsidR="00775562">
        <w:t>ferramentas</w:t>
      </w:r>
      <w:r w:rsidR="00A46842" w:rsidRPr="000F40B9">
        <w:t xml:space="preserve"> gráficas</w:t>
      </w:r>
      <w:r w:rsidR="000F40B9">
        <w:t xml:space="preserve"> 3D</w:t>
      </w:r>
      <w:r w:rsidR="0095085A">
        <w:t xml:space="preserve">. Nos permitiu também </w:t>
      </w:r>
      <w:r w:rsidR="00276FCA" w:rsidRPr="000F40B9">
        <w:t>o conhecimento do senso comum sobre</w:t>
      </w:r>
      <w:r w:rsidR="0095085A">
        <w:t xml:space="preserve"> as causas inerentes aos </w:t>
      </w:r>
      <w:r w:rsidR="00276FCA" w:rsidRPr="000F40B9">
        <w:t>fracassos de projetos</w:t>
      </w:r>
      <w:r w:rsidR="00410369">
        <w:rPr>
          <w:szCs w:val="24"/>
        </w:rPr>
        <w:t>.</w:t>
      </w:r>
    </w:p>
    <w:p w:rsidR="00393A8F" w:rsidRDefault="00410369" w:rsidP="00223F38">
      <w:pPr>
        <w:rPr>
          <w:szCs w:val="24"/>
        </w:rPr>
      </w:pPr>
      <w:r>
        <w:rPr>
          <w:szCs w:val="24"/>
        </w:rPr>
        <w:tab/>
        <w:t>O conhecimento p</w:t>
      </w:r>
      <w:r w:rsidR="00A46842">
        <w:rPr>
          <w:szCs w:val="24"/>
        </w:rPr>
        <w:t>rático</w:t>
      </w:r>
      <w:r w:rsidR="007970CF">
        <w:rPr>
          <w:szCs w:val="24"/>
        </w:rPr>
        <w:t xml:space="preserve"> foi adquirido</w:t>
      </w:r>
      <w:r>
        <w:rPr>
          <w:szCs w:val="24"/>
        </w:rPr>
        <w:t xml:space="preserve"> através do </w:t>
      </w:r>
      <w:r w:rsidR="00276FCA">
        <w:rPr>
          <w:szCs w:val="24"/>
        </w:rPr>
        <w:t>desenvolvimento de</w:t>
      </w:r>
      <w:r w:rsidR="007970CF">
        <w:rPr>
          <w:szCs w:val="24"/>
        </w:rPr>
        <w:t xml:space="preserve"> um aplicativo web que fez uso da biblioteca </w:t>
      </w:r>
      <w:r w:rsidR="00276FCA">
        <w:rPr>
          <w:szCs w:val="24"/>
        </w:rPr>
        <w:t>ThreeJS</w:t>
      </w:r>
      <w:r w:rsidR="00786778">
        <w:rPr>
          <w:szCs w:val="24"/>
        </w:rPr>
        <w:t xml:space="preserve"> e plug-ins </w:t>
      </w:r>
      <w:r w:rsidR="00775562">
        <w:rPr>
          <w:szCs w:val="24"/>
        </w:rPr>
        <w:t xml:space="preserve">adicionais; </w:t>
      </w:r>
      <w:r w:rsidR="00786778">
        <w:rPr>
          <w:szCs w:val="24"/>
        </w:rPr>
        <w:t>ThreeJs</w:t>
      </w:r>
      <w:r w:rsidR="007970CF">
        <w:rPr>
          <w:szCs w:val="24"/>
        </w:rPr>
        <w:t xml:space="preserve"> </w:t>
      </w:r>
      <w:r w:rsidR="00775562">
        <w:rPr>
          <w:szCs w:val="24"/>
        </w:rPr>
        <w:t xml:space="preserve">que </w:t>
      </w:r>
      <w:r w:rsidR="007970CF">
        <w:rPr>
          <w:szCs w:val="24"/>
        </w:rPr>
        <w:t xml:space="preserve">é considerada o estado </w:t>
      </w:r>
      <w:r w:rsidR="00B13AE7">
        <w:rPr>
          <w:szCs w:val="24"/>
        </w:rPr>
        <w:t>da arte no que se refere à</w:t>
      </w:r>
      <w:r w:rsidR="007970CF">
        <w:rPr>
          <w:szCs w:val="24"/>
        </w:rPr>
        <w:t xml:space="preserve"> ferramenta</w:t>
      </w:r>
      <w:r w:rsidR="00B13AE7">
        <w:rPr>
          <w:szCs w:val="24"/>
        </w:rPr>
        <w:t xml:space="preserve"> de criação de modelos em</w:t>
      </w:r>
      <w:r w:rsidR="007970CF">
        <w:rPr>
          <w:szCs w:val="24"/>
        </w:rPr>
        <w:t xml:space="preserve"> 3D para a web.</w:t>
      </w:r>
    </w:p>
    <w:p w:rsidR="00223F38" w:rsidRDefault="00775562" w:rsidP="00223F38">
      <w:pPr>
        <w:rPr>
          <w:szCs w:val="24"/>
        </w:rPr>
      </w:pPr>
      <w:r>
        <w:rPr>
          <w:szCs w:val="24"/>
        </w:rPr>
        <w:tab/>
      </w:r>
      <w:r w:rsidR="000322C3">
        <w:rPr>
          <w:szCs w:val="24"/>
        </w:rPr>
        <w:t xml:space="preserve">Este trabalho nos </w:t>
      </w:r>
      <w:r w:rsidR="00786778">
        <w:rPr>
          <w:szCs w:val="24"/>
        </w:rPr>
        <w:t>permitiu também ver</w:t>
      </w:r>
      <w:r w:rsidR="000322C3">
        <w:rPr>
          <w:szCs w:val="24"/>
        </w:rPr>
        <w:t xml:space="preserve"> </w:t>
      </w:r>
      <w:r w:rsidR="00A23C43">
        <w:rPr>
          <w:szCs w:val="24"/>
        </w:rPr>
        <w:t xml:space="preserve">o </w:t>
      </w:r>
      <w:r w:rsidR="000322C3">
        <w:rPr>
          <w:szCs w:val="24"/>
        </w:rPr>
        <w:t>poder</w:t>
      </w:r>
      <w:r w:rsidR="00786778">
        <w:rPr>
          <w:szCs w:val="24"/>
        </w:rPr>
        <w:t xml:space="preserve"> atual</w:t>
      </w:r>
      <w:r w:rsidR="000322C3">
        <w:rPr>
          <w:szCs w:val="24"/>
        </w:rPr>
        <w:t xml:space="preserve"> das tecnologias 3D e o</w:t>
      </w:r>
      <w:r w:rsidR="00393A8F">
        <w:rPr>
          <w:szCs w:val="24"/>
        </w:rPr>
        <w:t xml:space="preserve"> quão viável </w:t>
      </w:r>
      <w:r w:rsidR="000322C3">
        <w:rPr>
          <w:szCs w:val="24"/>
        </w:rPr>
        <w:t xml:space="preserve">é </w:t>
      </w:r>
      <w:r w:rsidR="00393A8F">
        <w:rPr>
          <w:szCs w:val="24"/>
        </w:rPr>
        <w:t xml:space="preserve">o emprego de tais tecnologias na implementação de produtos </w:t>
      </w:r>
      <w:r w:rsidR="00786778">
        <w:rPr>
          <w:szCs w:val="24"/>
        </w:rPr>
        <w:t xml:space="preserve">de software </w:t>
      </w:r>
      <w:r w:rsidR="00393A8F">
        <w:rPr>
          <w:szCs w:val="24"/>
        </w:rPr>
        <w:t xml:space="preserve">que agregam valor </w:t>
      </w:r>
      <w:r w:rsidR="00786778">
        <w:rPr>
          <w:szCs w:val="24"/>
        </w:rPr>
        <w:t>ao usuário final.</w:t>
      </w:r>
    </w:p>
    <w:p w:rsidR="00BC371A" w:rsidRDefault="006149D0" w:rsidP="00432F9C">
      <w:pPr>
        <w:pStyle w:val="Heading1"/>
        <w:numPr>
          <w:ilvl w:val="0"/>
          <w:numId w:val="10"/>
        </w:numPr>
        <w:spacing w:before="340"/>
        <w:rPr>
          <w:sz w:val="24"/>
          <w:szCs w:val="24"/>
        </w:rPr>
      </w:pPr>
      <w:r>
        <w:rPr>
          <w:szCs w:val="24"/>
        </w:rPr>
        <w:t>Referências</w:t>
      </w:r>
    </w:p>
    <w:p w:rsidR="003268C0" w:rsidRPr="007C4B60" w:rsidRDefault="00137A4F" w:rsidP="003268C0">
      <w:pPr>
        <w:pStyle w:val="Bibliography"/>
        <w:rPr>
          <w:sz w:val="23"/>
          <w:szCs w:val="23"/>
        </w:rPr>
      </w:pPr>
      <w:r w:rsidRPr="007C4B60">
        <w:rPr>
          <w:sz w:val="23"/>
          <w:szCs w:val="23"/>
        </w:rPr>
        <w:fldChar w:fldCharType="begin"/>
      </w:r>
      <w:r w:rsidR="003268C0" w:rsidRPr="007C4B60">
        <w:rPr>
          <w:sz w:val="23"/>
          <w:szCs w:val="23"/>
        </w:rPr>
        <w:instrText xml:space="preserve"> ADDIN ZOTERO_BIBL {"custom":[]} CSL_BIBLIOGRAPHY </w:instrText>
      </w:r>
      <w:r w:rsidRPr="007C4B60">
        <w:rPr>
          <w:sz w:val="23"/>
          <w:szCs w:val="23"/>
        </w:rPr>
        <w:fldChar w:fldCharType="separate"/>
      </w:r>
      <w:r w:rsidR="003268C0" w:rsidRPr="007C4B60">
        <w:rPr>
          <w:sz w:val="23"/>
          <w:szCs w:val="23"/>
        </w:rPr>
        <w:t>[1]</w:t>
      </w:r>
      <w:r w:rsidR="003268C0" w:rsidRPr="007C4B60">
        <w:rPr>
          <w:sz w:val="23"/>
          <w:szCs w:val="23"/>
        </w:rPr>
        <w:tab/>
        <w:t xml:space="preserve">“Work breakdown structure,” </w:t>
      </w:r>
      <w:r w:rsidR="003268C0" w:rsidRPr="007C4B60">
        <w:rPr>
          <w:i/>
          <w:iCs/>
          <w:sz w:val="23"/>
          <w:szCs w:val="23"/>
        </w:rPr>
        <w:t>Wikipedia</w:t>
      </w:r>
      <w:r w:rsidR="003268C0" w:rsidRPr="007C4B60">
        <w:rPr>
          <w:sz w:val="23"/>
          <w:szCs w:val="23"/>
        </w:rPr>
        <w:t>. 23-Dec-2016.</w:t>
      </w:r>
    </w:p>
    <w:p w:rsidR="003268C0" w:rsidRPr="00180B20" w:rsidRDefault="003268C0" w:rsidP="003268C0">
      <w:pPr>
        <w:pStyle w:val="Bibliography"/>
        <w:rPr>
          <w:sz w:val="23"/>
          <w:szCs w:val="23"/>
          <w:lang w:val="pt-BR"/>
        </w:rPr>
      </w:pPr>
      <w:r w:rsidRPr="00180B20">
        <w:rPr>
          <w:sz w:val="23"/>
          <w:szCs w:val="23"/>
          <w:lang w:val="pt-BR"/>
        </w:rPr>
        <w:t>[2]</w:t>
      </w:r>
      <w:r w:rsidRPr="00180B20">
        <w:rPr>
          <w:sz w:val="23"/>
          <w:szCs w:val="23"/>
          <w:lang w:val="pt-BR"/>
        </w:rPr>
        <w:tab/>
        <w:t xml:space="preserve">“Quais os desafios e as dificuldades de projetos de escopo fechado?” </w:t>
      </w:r>
      <w:r w:rsidRPr="007C4B60">
        <w:rPr>
          <w:sz w:val="23"/>
          <w:szCs w:val="23"/>
        </w:rPr>
        <w:t xml:space="preserve">[Online]. Available: http://www.projectbuilder.com.br/blog-pb/entry/projetos/quais-os-desafios-e-as-dificuldades-de-projetos-de-escopo-fechado. </w:t>
      </w:r>
      <w:r w:rsidRPr="00180B20">
        <w:rPr>
          <w:sz w:val="23"/>
          <w:szCs w:val="23"/>
          <w:lang w:val="pt-BR"/>
        </w:rPr>
        <w:t>[Accessed: 23-Dec-2016].</w:t>
      </w:r>
    </w:p>
    <w:p w:rsidR="003268C0" w:rsidRPr="00180B20" w:rsidRDefault="003268C0" w:rsidP="003268C0">
      <w:pPr>
        <w:pStyle w:val="Bibliography"/>
        <w:rPr>
          <w:sz w:val="23"/>
          <w:szCs w:val="23"/>
          <w:lang w:val="pt-BR"/>
        </w:rPr>
      </w:pPr>
      <w:r w:rsidRPr="00180B20">
        <w:rPr>
          <w:sz w:val="23"/>
          <w:szCs w:val="23"/>
          <w:lang w:val="pt-BR"/>
        </w:rPr>
        <w:t>[3]</w:t>
      </w:r>
      <w:r w:rsidRPr="00180B20">
        <w:rPr>
          <w:sz w:val="23"/>
          <w:szCs w:val="23"/>
          <w:lang w:val="pt-BR"/>
        </w:rPr>
        <w:tab/>
        <w:t>R. Viegas, “Principais dificuldades encontradas em gerenciamento de projetos nas organizações,” 2013.</w:t>
      </w:r>
    </w:p>
    <w:p w:rsidR="003268C0" w:rsidRPr="00180B20" w:rsidRDefault="003268C0" w:rsidP="003268C0">
      <w:pPr>
        <w:pStyle w:val="Bibliography"/>
        <w:rPr>
          <w:sz w:val="23"/>
          <w:szCs w:val="23"/>
          <w:lang w:val="pt-BR"/>
        </w:rPr>
      </w:pPr>
      <w:r w:rsidRPr="00180B20">
        <w:rPr>
          <w:sz w:val="23"/>
          <w:szCs w:val="23"/>
          <w:lang w:val="pt-BR"/>
        </w:rPr>
        <w:t>[4]</w:t>
      </w:r>
      <w:r w:rsidRPr="00180B20">
        <w:rPr>
          <w:sz w:val="23"/>
          <w:szCs w:val="23"/>
          <w:lang w:val="pt-BR"/>
        </w:rPr>
        <w:tab/>
        <w:t xml:space="preserve">“Porque falham? - Gestão de Projeto.” </w:t>
      </w:r>
      <w:r w:rsidRPr="007C4B60">
        <w:rPr>
          <w:sz w:val="23"/>
          <w:szCs w:val="23"/>
        </w:rPr>
        <w:t xml:space="preserve">[Online]. Available: http://www.gestaodeprojeto.info/porquefalham. </w:t>
      </w:r>
      <w:r w:rsidRPr="00180B20">
        <w:rPr>
          <w:sz w:val="23"/>
          <w:szCs w:val="23"/>
          <w:lang w:val="pt-BR"/>
        </w:rPr>
        <w:t>[Accessed: 23-Dec-2016].</w:t>
      </w:r>
    </w:p>
    <w:p w:rsidR="003268C0" w:rsidRPr="00180B20" w:rsidRDefault="003268C0" w:rsidP="003268C0">
      <w:pPr>
        <w:pStyle w:val="Bibliography"/>
        <w:rPr>
          <w:sz w:val="23"/>
          <w:szCs w:val="23"/>
          <w:lang w:val="pt-BR"/>
        </w:rPr>
      </w:pPr>
      <w:r w:rsidRPr="00180B20">
        <w:rPr>
          <w:sz w:val="23"/>
          <w:szCs w:val="23"/>
          <w:lang w:val="pt-BR"/>
        </w:rPr>
        <w:t>[5]</w:t>
      </w:r>
      <w:r w:rsidRPr="00180B20">
        <w:rPr>
          <w:sz w:val="23"/>
          <w:szCs w:val="23"/>
          <w:lang w:val="pt-BR"/>
        </w:rPr>
        <w:tab/>
        <w:t xml:space="preserve">“Por que os projetos falham e como reverter este cenário,” </w:t>
      </w:r>
      <w:r w:rsidRPr="00180B20">
        <w:rPr>
          <w:i/>
          <w:iCs/>
          <w:sz w:val="23"/>
          <w:szCs w:val="23"/>
          <w:lang w:val="pt-BR"/>
        </w:rPr>
        <w:t>ViaFlow</w:t>
      </w:r>
      <w:r w:rsidRPr="00180B20">
        <w:rPr>
          <w:sz w:val="23"/>
          <w:szCs w:val="23"/>
          <w:lang w:val="pt-BR"/>
        </w:rPr>
        <w:t>, 20-Jul-2016. .</w:t>
      </w:r>
    </w:p>
    <w:p w:rsidR="003268C0" w:rsidRPr="007C4B60" w:rsidRDefault="003268C0" w:rsidP="003268C0">
      <w:pPr>
        <w:pStyle w:val="Bibliography"/>
        <w:rPr>
          <w:sz w:val="23"/>
          <w:szCs w:val="23"/>
        </w:rPr>
      </w:pPr>
      <w:r w:rsidRPr="007C4B60">
        <w:rPr>
          <w:sz w:val="23"/>
          <w:szCs w:val="23"/>
        </w:rPr>
        <w:lastRenderedPageBreak/>
        <w:t>[6]</w:t>
      </w:r>
      <w:r w:rsidRPr="007C4B60">
        <w:rPr>
          <w:sz w:val="23"/>
          <w:szCs w:val="23"/>
        </w:rPr>
        <w:tab/>
        <w:t xml:space="preserve">“Unity - Game Engine,” </w:t>
      </w:r>
      <w:r w:rsidRPr="007C4B60">
        <w:rPr>
          <w:i/>
          <w:iCs/>
          <w:sz w:val="23"/>
          <w:szCs w:val="23"/>
        </w:rPr>
        <w:t>Unity</w:t>
      </w:r>
      <w:r w:rsidRPr="007C4B60">
        <w:rPr>
          <w:sz w:val="23"/>
          <w:szCs w:val="23"/>
        </w:rPr>
        <w:t>. [Online]. Available: https://unity3d.com. [Accessed: 23-Dec-2016].</w:t>
      </w:r>
    </w:p>
    <w:p w:rsidR="003268C0" w:rsidRPr="007C4B60" w:rsidRDefault="003268C0" w:rsidP="003268C0">
      <w:pPr>
        <w:pStyle w:val="Bibliography"/>
        <w:rPr>
          <w:sz w:val="23"/>
          <w:szCs w:val="23"/>
        </w:rPr>
      </w:pPr>
      <w:r w:rsidRPr="007C4B60">
        <w:rPr>
          <w:sz w:val="23"/>
          <w:szCs w:val="23"/>
        </w:rPr>
        <w:t>[7]</w:t>
      </w:r>
      <w:r w:rsidRPr="007C4B60">
        <w:rPr>
          <w:sz w:val="23"/>
          <w:szCs w:val="23"/>
        </w:rPr>
        <w:tab/>
        <w:t>“three.js - Javascript 3D library.” [Online]. Available: https://threejs.org/. [Accessed: 23-Dec-2016].</w:t>
      </w:r>
    </w:p>
    <w:p w:rsidR="003268C0" w:rsidRPr="007C4B60" w:rsidRDefault="003268C0" w:rsidP="003268C0">
      <w:pPr>
        <w:pStyle w:val="Bibliography"/>
        <w:rPr>
          <w:sz w:val="23"/>
          <w:szCs w:val="23"/>
        </w:rPr>
      </w:pPr>
      <w:r w:rsidRPr="007C4B60">
        <w:rPr>
          <w:sz w:val="23"/>
          <w:szCs w:val="23"/>
        </w:rPr>
        <w:t>[8]</w:t>
      </w:r>
      <w:r w:rsidRPr="007C4B60">
        <w:rPr>
          <w:sz w:val="23"/>
          <w:szCs w:val="23"/>
        </w:rPr>
        <w:tab/>
        <w:t xml:space="preserve">“WebGL - OpenGL ES 2.0 for the Web,” </w:t>
      </w:r>
      <w:r w:rsidRPr="007C4B60">
        <w:rPr>
          <w:i/>
          <w:iCs/>
          <w:sz w:val="23"/>
          <w:szCs w:val="23"/>
        </w:rPr>
        <w:t>The Khronos Group</w:t>
      </w:r>
      <w:r w:rsidRPr="007C4B60">
        <w:rPr>
          <w:sz w:val="23"/>
          <w:szCs w:val="23"/>
        </w:rPr>
        <w:t>. [Online]. Available: https://www.khronos.org/api/webgl/. [Accessed: 23-Dec-2016].</w:t>
      </w:r>
    </w:p>
    <w:p w:rsidR="003268C0" w:rsidRPr="007C4B60" w:rsidRDefault="003268C0" w:rsidP="003268C0">
      <w:pPr>
        <w:pStyle w:val="Bibliography"/>
        <w:rPr>
          <w:sz w:val="23"/>
          <w:szCs w:val="23"/>
        </w:rPr>
      </w:pPr>
      <w:r w:rsidRPr="007C4B60">
        <w:rPr>
          <w:sz w:val="23"/>
          <w:szCs w:val="23"/>
        </w:rPr>
        <w:t>[9]</w:t>
      </w:r>
      <w:r w:rsidRPr="007C4B60">
        <w:rPr>
          <w:sz w:val="23"/>
          <w:szCs w:val="23"/>
        </w:rPr>
        <w:tab/>
        <w:t xml:space="preserve">“macOS,” </w:t>
      </w:r>
      <w:r w:rsidRPr="007C4B60">
        <w:rPr>
          <w:i/>
          <w:iCs/>
          <w:sz w:val="23"/>
          <w:szCs w:val="23"/>
        </w:rPr>
        <w:t>Apple (Latin America)</w:t>
      </w:r>
      <w:r w:rsidRPr="007C4B60">
        <w:rPr>
          <w:sz w:val="23"/>
          <w:szCs w:val="23"/>
        </w:rPr>
        <w:t>. [Online]. Available: http://www.apple.com/lae/macos/sierra/. [Accessed: 23-Dec-2016].</w:t>
      </w:r>
    </w:p>
    <w:p w:rsidR="003268C0" w:rsidRPr="007C4B60" w:rsidRDefault="003268C0" w:rsidP="003268C0">
      <w:pPr>
        <w:pStyle w:val="Bibliography"/>
        <w:rPr>
          <w:sz w:val="23"/>
          <w:szCs w:val="23"/>
        </w:rPr>
      </w:pPr>
      <w:r w:rsidRPr="007C4B60">
        <w:rPr>
          <w:sz w:val="23"/>
          <w:szCs w:val="23"/>
        </w:rPr>
        <w:t>[10]</w:t>
      </w:r>
      <w:r w:rsidRPr="007C4B60">
        <w:rPr>
          <w:sz w:val="23"/>
          <w:szCs w:val="23"/>
        </w:rPr>
        <w:tab/>
        <w:t>“Visual Studio Code - Code Editing. Redefined.” [Online]. Available: http://code.visualstudio.com/. [Accessed: 23-Dec-2016].</w:t>
      </w:r>
    </w:p>
    <w:p w:rsidR="003268C0" w:rsidRPr="007C4B60" w:rsidRDefault="003268C0" w:rsidP="003268C0">
      <w:pPr>
        <w:pStyle w:val="Bibliography"/>
        <w:rPr>
          <w:sz w:val="23"/>
          <w:szCs w:val="23"/>
        </w:rPr>
      </w:pPr>
      <w:r w:rsidRPr="007C4B60">
        <w:rPr>
          <w:sz w:val="23"/>
          <w:szCs w:val="23"/>
        </w:rPr>
        <w:t>[11]</w:t>
      </w:r>
      <w:r w:rsidRPr="007C4B60">
        <w:rPr>
          <w:sz w:val="23"/>
          <w:szCs w:val="23"/>
        </w:rPr>
        <w:tab/>
        <w:t>“Chrome para área de trabalho.” [Online]. Available: https://www.google.com/chrome/browser/desktop/index.html. [Accessed: 23-Dec-2016].</w:t>
      </w:r>
    </w:p>
    <w:p w:rsidR="003268C0" w:rsidRPr="007C4B60" w:rsidRDefault="003268C0" w:rsidP="003268C0">
      <w:pPr>
        <w:pStyle w:val="Bibliography"/>
        <w:rPr>
          <w:sz w:val="23"/>
          <w:szCs w:val="23"/>
        </w:rPr>
      </w:pPr>
      <w:r w:rsidRPr="007C4B60">
        <w:rPr>
          <w:sz w:val="23"/>
          <w:szCs w:val="23"/>
        </w:rPr>
        <w:t>[12]</w:t>
      </w:r>
      <w:r w:rsidRPr="007C4B60">
        <w:rPr>
          <w:sz w:val="23"/>
          <w:szCs w:val="23"/>
        </w:rPr>
        <w:tab/>
        <w:t xml:space="preserve">“mrdoob/three.js,” </w:t>
      </w:r>
      <w:r w:rsidRPr="007C4B60">
        <w:rPr>
          <w:i/>
          <w:iCs/>
          <w:sz w:val="23"/>
          <w:szCs w:val="23"/>
        </w:rPr>
        <w:t>GitHub</w:t>
      </w:r>
      <w:r w:rsidRPr="007C4B60">
        <w:rPr>
          <w:sz w:val="23"/>
          <w:szCs w:val="23"/>
        </w:rPr>
        <w:t>. [Online]. Available: https://github.com/mrdoob/three.js. [Accessed: 23-Dec-2016].</w:t>
      </w:r>
    </w:p>
    <w:p w:rsidR="003268C0" w:rsidRPr="007C4B60" w:rsidRDefault="003268C0" w:rsidP="003268C0">
      <w:pPr>
        <w:pStyle w:val="Bibliography"/>
        <w:rPr>
          <w:sz w:val="23"/>
          <w:szCs w:val="23"/>
        </w:rPr>
      </w:pPr>
      <w:r w:rsidRPr="007C4B60">
        <w:rPr>
          <w:sz w:val="23"/>
          <w:szCs w:val="23"/>
        </w:rPr>
        <w:t>[13]</w:t>
      </w:r>
      <w:r w:rsidRPr="007C4B60">
        <w:rPr>
          <w:sz w:val="23"/>
          <w:szCs w:val="23"/>
        </w:rPr>
        <w:tab/>
        <w:t>“Bootstrap · The world’s most popular mobile-first and responsive front-end framework.” [Online]. Available: http://getbootstrap.com/. [Accessed: 23-Dec-2016].</w:t>
      </w:r>
    </w:p>
    <w:p w:rsidR="003268C0" w:rsidRPr="007C4B60" w:rsidRDefault="003268C0" w:rsidP="003268C0">
      <w:pPr>
        <w:pStyle w:val="Bibliography"/>
        <w:rPr>
          <w:sz w:val="23"/>
          <w:szCs w:val="23"/>
        </w:rPr>
      </w:pPr>
      <w:r w:rsidRPr="007C4B60">
        <w:rPr>
          <w:sz w:val="23"/>
          <w:szCs w:val="23"/>
        </w:rPr>
        <w:t>[14]</w:t>
      </w:r>
      <w:r w:rsidRPr="007C4B60">
        <w:rPr>
          <w:sz w:val="23"/>
          <w:szCs w:val="23"/>
        </w:rPr>
        <w:tab/>
        <w:t xml:space="preserve"> jQuery F.- jquery.org, “jQuery.” .</w:t>
      </w:r>
    </w:p>
    <w:p w:rsidR="003268C0" w:rsidRPr="007C4B60" w:rsidRDefault="003268C0" w:rsidP="003268C0">
      <w:pPr>
        <w:pStyle w:val="Bibliography"/>
        <w:rPr>
          <w:sz w:val="23"/>
          <w:szCs w:val="23"/>
        </w:rPr>
      </w:pPr>
      <w:r w:rsidRPr="007C4B60">
        <w:rPr>
          <w:sz w:val="23"/>
          <w:szCs w:val="23"/>
        </w:rPr>
        <w:t>[15]</w:t>
      </w:r>
      <w:r w:rsidRPr="007C4B60">
        <w:rPr>
          <w:sz w:val="23"/>
          <w:szCs w:val="23"/>
        </w:rPr>
        <w:tab/>
        <w:t xml:space="preserve"> jQuery F.- jquery.org, “jQuery UI.” .</w:t>
      </w:r>
    </w:p>
    <w:p w:rsidR="003268C0" w:rsidRPr="007C4B60" w:rsidRDefault="003268C0" w:rsidP="003268C0">
      <w:pPr>
        <w:pStyle w:val="Bibliography"/>
        <w:rPr>
          <w:sz w:val="23"/>
          <w:szCs w:val="23"/>
        </w:rPr>
      </w:pPr>
      <w:r w:rsidRPr="007C4B60">
        <w:rPr>
          <w:sz w:val="23"/>
          <w:szCs w:val="23"/>
        </w:rPr>
        <w:t>[16]</w:t>
      </w:r>
      <w:r w:rsidRPr="007C4B60">
        <w:rPr>
          <w:sz w:val="23"/>
          <w:szCs w:val="23"/>
        </w:rPr>
        <w:tab/>
        <w:t xml:space="preserve">“mattdesl/three-orbit-controls,” </w:t>
      </w:r>
      <w:r w:rsidRPr="007C4B60">
        <w:rPr>
          <w:i/>
          <w:iCs/>
          <w:sz w:val="23"/>
          <w:szCs w:val="23"/>
        </w:rPr>
        <w:t>GitHub</w:t>
      </w:r>
      <w:r w:rsidRPr="007C4B60">
        <w:rPr>
          <w:sz w:val="23"/>
          <w:szCs w:val="23"/>
        </w:rPr>
        <w:t>. [Online]. Available: https://github.com/mattdesl/three-orbit-controls. [Accessed: 23-Dec-2016].</w:t>
      </w:r>
    </w:p>
    <w:p w:rsidR="003268C0" w:rsidRPr="007C4B60" w:rsidRDefault="003268C0" w:rsidP="007C4B60">
      <w:pPr>
        <w:pStyle w:val="Bibliography"/>
        <w:rPr>
          <w:sz w:val="23"/>
          <w:szCs w:val="23"/>
        </w:rPr>
      </w:pPr>
      <w:r w:rsidRPr="007C4B60">
        <w:rPr>
          <w:sz w:val="23"/>
          <w:szCs w:val="23"/>
        </w:rPr>
        <w:t>[17]</w:t>
      </w:r>
      <w:r w:rsidRPr="007C4B60">
        <w:rPr>
          <w:sz w:val="23"/>
          <w:szCs w:val="23"/>
        </w:rPr>
        <w:tab/>
        <w:t xml:space="preserve">“mrdoob/stats.js,” </w:t>
      </w:r>
      <w:r w:rsidRPr="007C4B60">
        <w:rPr>
          <w:i/>
          <w:iCs/>
          <w:sz w:val="23"/>
          <w:szCs w:val="23"/>
        </w:rPr>
        <w:t>GitHub</w:t>
      </w:r>
      <w:r w:rsidRPr="007C4B60">
        <w:rPr>
          <w:sz w:val="23"/>
          <w:szCs w:val="23"/>
        </w:rPr>
        <w:t>. [Online]. Available: https://github.com/mrdoob/stats.js. [Accessed: 23-Dec-2016].</w:t>
      </w:r>
    </w:p>
    <w:p w:rsidR="003268C0" w:rsidRPr="007C4B60" w:rsidRDefault="003268C0" w:rsidP="003268C0">
      <w:pPr>
        <w:pStyle w:val="Bibliography"/>
        <w:rPr>
          <w:sz w:val="23"/>
          <w:szCs w:val="23"/>
        </w:rPr>
      </w:pPr>
      <w:r w:rsidRPr="007C4B60">
        <w:rPr>
          <w:sz w:val="23"/>
          <w:szCs w:val="23"/>
        </w:rPr>
        <w:t>[18]</w:t>
      </w:r>
      <w:r w:rsidRPr="007C4B60">
        <w:rPr>
          <w:sz w:val="23"/>
          <w:szCs w:val="23"/>
        </w:rPr>
        <w:tab/>
        <w:t xml:space="preserve">“jeromeetienne/threex.domevents,” </w:t>
      </w:r>
      <w:r w:rsidRPr="007C4B60">
        <w:rPr>
          <w:i/>
          <w:iCs/>
          <w:sz w:val="23"/>
          <w:szCs w:val="23"/>
        </w:rPr>
        <w:t>GitHub</w:t>
      </w:r>
      <w:r w:rsidRPr="007C4B60">
        <w:rPr>
          <w:sz w:val="23"/>
          <w:szCs w:val="23"/>
        </w:rPr>
        <w:t>. [Online]. Available: https://github.com/jeromeetienne/threex.domevents. [Accessed: 23-Dec-2016].</w:t>
      </w:r>
    </w:p>
    <w:p w:rsidR="003268C0" w:rsidRPr="007C4B60" w:rsidRDefault="003268C0" w:rsidP="003268C0">
      <w:pPr>
        <w:pStyle w:val="Bibliography"/>
        <w:rPr>
          <w:sz w:val="23"/>
          <w:szCs w:val="23"/>
        </w:rPr>
      </w:pPr>
      <w:r w:rsidRPr="007C4B60">
        <w:rPr>
          <w:sz w:val="23"/>
          <w:szCs w:val="23"/>
        </w:rPr>
        <w:t>[19]</w:t>
      </w:r>
      <w:r w:rsidRPr="007C4B60">
        <w:rPr>
          <w:sz w:val="23"/>
          <w:szCs w:val="23"/>
        </w:rPr>
        <w:tab/>
        <w:t xml:space="preserve">“jeromeetienne/threex.dynamictexture,” </w:t>
      </w:r>
      <w:r w:rsidRPr="007C4B60">
        <w:rPr>
          <w:i/>
          <w:iCs/>
          <w:sz w:val="23"/>
          <w:szCs w:val="23"/>
        </w:rPr>
        <w:t>GitHub</w:t>
      </w:r>
      <w:r w:rsidRPr="007C4B60">
        <w:rPr>
          <w:sz w:val="23"/>
          <w:szCs w:val="23"/>
        </w:rPr>
        <w:t>. [Online]. Available: https://github.com/jeromeetienne/threex.dynamictexture. [Accessed: 23-Dec-2016].</w:t>
      </w:r>
    </w:p>
    <w:p w:rsidR="003268C0" w:rsidRPr="007C4B60" w:rsidRDefault="003268C0" w:rsidP="003268C0">
      <w:pPr>
        <w:pStyle w:val="Bibliography"/>
        <w:rPr>
          <w:sz w:val="23"/>
          <w:szCs w:val="23"/>
        </w:rPr>
      </w:pPr>
      <w:r w:rsidRPr="007C4B60">
        <w:rPr>
          <w:sz w:val="23"/>
          <w:szCs w:val="23"/>
        </w:rPr>
        <w:t>[20]</w:t>
      </w:r>
      <w:r w:rsidRPr="007C4B60">
        <w:rPr>
          <w:sz w:val="23"/>
          <w:szCs w:val="23"/>
        </w:rPr>
        <w:tab/>
        <w:t>“Font Awesome, the iconic font and CSS toolkit.” [Online]. Available: http://fontawesome.io/. [Accessed: 23-Dec-2016].</w:t>
      </w:r>
    </w:p>
    <w:p w:rsidR="003268C0" w:rsidRPr="007C4B60" w:rsidRDefault="003268C0" w:rsidP="003268C0">
      <w:pPr>
        <w:pStyle w:val="Bibliography"/>
        <w:rPr>
          <w:sz w:val="23"/>
          <w:szCs w:val="23"/>
        </w:rPr>
      </w:pPr>
      <w:r w:rsidRPr="007C4B60">
        <w:rPr>
          <w:sz w:val="23"/>
          <w:szCs w:val="23"/>
        </w:rPr>
        <w:t>[21]</w:t>
      </w:r>
      <w:r w:rsidRPr="007C4B60">
        <w:rPr>
          <w:sz w:val="23"/>
          <w:szCs w:val="23"/>
        </w:rPr>
        <w:tab/>
        <w:t>“JavaScript HTML DOM.” [Online]. Available: http://www.w3schools.com/js/js_htmldom.asp. [Accessed: 23-Dec-2016].</w:t>
      </w:r>
    </w:p>
    <w:p w:rsidR="003268C0" w:rsidRPr="007C4B60" w:rsidRDefault="003268C0" w:rsidP="00942F62">
      <w:pPr>
        <w:pStyle w:val="Bibliography"/>
        <w:rPr>
          <w:sz w:val="23"/>
          <w:szCs w:val="23"/>
        </w:rPr>
      </w:pPr>
      <w:r w:rsidRPr="007C4B60">
        <w:rPr>
          <w:sz w:val="23"/>
          <w:szCs w:val="23"/>
        </w:rPr>
        <w:t>[22]</w:t>
      </w:r>
      <w:r w:rsidRPr="007C4B60">
        <w:rPr>
          <w:sz w:val="23"/>
          <w:szCs w:val="23"/>
        </w:rPr>
        <w:tab/>
        <w:t>“HTML5 Canvas.” [Online]. Available: http://www.w3schools.com/html/html5_canvas.asp. [Accessed: 23-Dec-2016].</w:t>
      </w:r>
    </w:p>
    <w:p w:rsidR="003268C0" w:rsidRPr="007C4B60" w:rsidRDefault="003268C0" w:rsidP="003268C0">
      <w:pPr>
        <w:pStyle w:val="Bibliography"/>
        <w:rPr>
          <w:sz w:val="23"/>
          <w:szCs w:val="23"/>
        </w:rPr>
      </w:pPr>
      <w:r w:rsidRPr="007C4B60">
        <w:rPr>
          <w:sz w:val="23"/>
          <w:szCs w:val="23"/>
        </w:rPr>
        <w:t>[23]</w:t>
      </w:r>
      <w:r w:rsidRPr="007C4B60">
        <w:rPr>
          <w:sz w:val="23"/>
          <w:szCs w:val="23"/>
        </w:rPr>
        <w:tab/>
        <w:t xml:space="preserve">“gulp-webserver,” </w:t>
      </w:r>
      <w:r w:rsidRPr="007C4B60">
        <w:rPr>
          <w:i/>
          <w:iCs/>
          <w:sz w:val="23"/>
          <w:szCs w:val="23"/>
        </w:rPr>
        <w:t>npm</w:t>
      </w:r>
      <w:r w:rsidRPr="007C4B60">
        <w:rPr>
          <w:sz w:val="23"/>
          <w:szCs w:val="23"/>
        </w:rPr>
        <w:t>. [Online]. Available: https://www.npmjs.com/package/gulp-webserver. [Accessed: 23-Dec-2016].</w:t>
      </w:r>
    </w:p>
    <w:p w:rsidR="003268C0" w:rsidRPr="007C4B60" w:rsidRDefault="003268C0" w:rsidP="003268C0">
      <w:pPr>
        <w:pStyle w:val="Bibliography"/>
        <w:rPr>
          <w:sz w:val="23"/>
          <w:szCs w:val="23"/>
        </w:rPr>
      </w:pPr>
      <w:r w:rsidRPr="007C4B60">
        <w:rPr>
          <w:sz w:val="23"/>
          <w:szCs w:val="23"/>
        </w:rPr>
        <w:t>[24]</w:t>
      </w:r>
      <w:r w:rsidRPr="007C4B60">
        <w:rPr>
          <w:sz w:val="23"/>
          <w:szCs w:val="23"/>
        </w:rPr>
        <w:tab/>
        <w:t xml:space="preserve">“Caminho crítico,” </w:t>
      </w:r>
      <w:r w:rsidRPr="007C4B60">
        <w:rPr>
          <w:i/>
          <w:iCs/>
          <w:sz w:val="23"/>
          <w:szCs w:val="23"/>
        </w:rPr>
        <w:t>Wikipédia, a enciclopédia livr</w:t>
      </w:r>
      <w:bookmarkStart w:id="1" w:name="_GoBack"/>
      <w:bookmarkEnd w:id="1"/>
      <w:r w:rsidRPr="007C4B60">
        <w:rPr>
          <w:i/>
          <w:iCs/>
          <w:sz w:val="23"/>
          <w:szCs w:val="23"/>
        </w:rPr>
        <w:t>e</w:t>
      </w:r>
      <w:r w:rsidRPr="007C4B60">
        <w:rPr>
          <w:sz w:val="23"/>
          <w:szCs w:val="23"/>
        </w:rPr>
        <w:t>. 07-Aug-2016.</w:t>
      </w:r>
    </w:p>
    <w:p w:rsidR="00C544C8" w:rsidRPr="007C4B60" w:rsidRDefault="003268C0" w:rsidP="00C544C8">
      <w:pPr>
        <w:pStyle w:val="Bibliography"/>
        <w:rPr>
          <w:sz w:val="23"/>
          <w:szCs w:val="23"/>
        </w:rPr>
      </w:pPr>
      <w:r w:rsidRPr="007C4B60">
        <w:rPr>
          <w:sz w:val="23"/>
          <w:szCs w:val="23"/>
        </w:rPr>
        <w:t>[25]</w:t>
      </w:r>
      <w:r w:rsidRPr="007C4B60">
        <w:rPr>
          <w:sz w:val="23"/>
          <w:szCs w:val="23"/>
        </w:rPr>
        <w:tab/>
        <w:t xml:space="preserve">Macaferi, Leniel, </w:t>
      </w:r>
      <w:r w:rsidRPr="007C4B60">
        <w:rPr>
          <w:i/>
          <w:iCs/>
          <w:sz w:val="23"/>
          <w:szCs w:val="23"/>
        </w:rPr>
        <w:t>3D Project Management in ThreeJS walkthrough</w:t>
      </w:r>
      <w:r w:rsidR="00C544C8">
        <w:rPr>
          <w:sz w:val="23"/>
          <w:szCs w:val="23"/>
        </w:rPr>
        <w:t xml:space="preserve">. </w:t>
      </w:r>
      <w:r w:rsidR="00C544C8" w:rsidRPr="007C4B60">
        <w:rPr>
          <w:sz w:val="23"/>
          <w:szCs w:val="23"/>
        </w:rPr>
        <w:t xml:space="preserve">Available: </w:t>
      </w:r>
      <w:r w:rsidR="00C544C8" w:rsidRPr="00C544C8">
        <w:rPr>
          <w:sz w:val="23"/>
          <w:szCs w:val="23"/>
        </w:rPr>
        <w:t>https://www.youtube.com/watch?v=ictk5rsylh4</w:t>
      </w:r>
      <w:r w:rsidR="00C544C8" w:rsidRPr="007C4B60">
        <w:rPr>
          <w:sz w:val="23"/>
          <w:szCs w:val="23"/>
        </w:rPr>
        <w:t>. [Accessed: 23-Dec-2016].</w:t>
      </w:r>
    </w:p>
    <w:p w:rsidR="003268C0" w:rsidRPr="007C4B60" w:rsidRDefault="003268C0" w:rsidP="003268C0">
      <w:pPr>
        <w:pStyle w:val="Bibliography"/>
        <w:rPr>
          <w:sz w:val="23"/>
          <w:szCs w:val="23"/>
        </w:rPr>
      </w:pPr>
      <w:r w:rsidRPr="007C4B60">
        <w:rPr>
          <w:sz w:val="23"/>
          <w:szCs w:val="23"/>
        </w:rPr>
        <w:t>[26]</w:t>
      </w:r>
      <w:r w:rsidRPr="007C4B60">
        <w:rPr>
          <w:sz w:val="23"/>
          <w:szCs w:val="23"/>
        </w:rPr>
        <w:tab/>
        <w:t xml:space="preserve">“leniel/3DPM,” </w:t>
      </w:r>
      <w:r w:rsidRPr="007C4B60">
        <w:rPr>
          <w:i/>
          <w:iCs/>
          <w:sz w:val="23"/>
          <w:szCs w:val="23"/>
        </w:rPr>
        <w:t>GitHub</w:t>
      </w:r>
      <w:r w:rsidRPr="007C4B60">
        <w:rPr>
          <w:sz w:val="23"/>
          <w:szCs w:val="23"/>
        </w:rPr>
        <w:t>. [Online]. Available: https://github.com/leniel/3DPM. [Accessed: 23-Dec-2016].</w:t>
      </w:r>
    </w:p>
    <w:p w:rsidR="003268C0" w:rsidRPr="007C4B60" w:rsidRDefault="003268C0" w:rsidP="003268C0">
      <w:pPr>
        <w:pStyle w:val="Bibliography"/>
        <w:rPr>
          <w:sz w:val="23"/>
          <w:szCs w:val="23"/>
        </w:rPr>
      </w:pPr>
      <w:r w:rsidRPr="007C4B60">
        <w:rPr>
          <w:sz w:val="23"/>
          <w:szCs w:val="23"/>
        </w:rPr>
        <w:t>[27]</w:t>
      </w:r>
      <w:r w:rsidRPr="007C4B60">
        <w:rPr>
          <w:sz w:val="23"/>
          <w:szCs w:val="23"/>
        </w:rPr>
        <w:tab/>
        <w:t xml:space="preserve">“Head-mounted display,” </w:t>
      </w:r>
      <w:r w:rsidRPr="007C4B60">
        <w:rPr>
          <w:i/>
          <w:iCs/>
          <w:sz w:val="23"/>
          <w:szCs w:val="23"/>
        </w:rPr>
        <w:t>Wikipedia</w:t>
      </w:r>
      <w:r w:rsidRPr="007C4B60">
        <w:rPr>
          <w:sz w:val="23"/>
          <w:szCs w:val="23"/>
        </w:rPr>
        <w:t>. 17-Dec-2016.</w:t>
      </w:r>
    </w:p>
    <w:p w:rsidR="003268C0" w:rsidRPr="007C4B60" w:rsidRDefault="003268C0" w:rsidP="003268C0">
      <w:pPr>
        <w:pStyle w:val="Bibliography"/>
        <w:rPr>
          <w:sz w:val="23"/>
          <w:szCs w:val="23"/>
        </w:rPr>
      </w:pPr>
      <w:r w:rsidRPr="007C4B60">
        <w:rPr>
          <w:sz w:val="23"/>
          <w:szCs w:val="23"/>
        </w:rPr>
        <w:t>[28]</w:t>
      </w:r>
      <w:r w:rsidRPr="007C4B60">
        <w:rPr>
          <w:sz w:val="23"/>
          <w:szCs w:val="23"/>
        </w:rPr>
        <w:tab/>
        <w:t>L. Motion, “Leap Motion.” [Online]. Available: https://www.leapmotion.com/. [Accessed: 23-Dec-2016].</w:t>
      </w:r>
    </w:p>
    <w:p w:rsidR="00137A4F" w:rsidRPr="00D86AEC" w:rsidRDefault="00137A4F" w:rsidP="00D86AEC">
      <w:pPr>
        <w:spacing w:after="0"/>
        <w:rPr>
          <w:szCs w:val="24"/>
        </w:rPr>
      </w:pPr>
      <w:r w:rsidRPr="007C4B60">
        <w:rPr>
          <w:sz w:val="23"/>
          <w:szCs w:val="23"/>
        </w:rPr>
        <w:fldChar w:fldCharType="end"/>
      </w:r>
    </w:p>
    <w:sectPr w:rsidR="00137A4F" w:rsidRPr="00D86AEC" w:rsidSect="00B2039C">
      <w:headerReference w:type="default" r:id="rId16"/>
      <w:footerReference w:type="default" r:id="rId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6D7D" w:rsidRDefault="001A6D7D" w:rsidP="00886F8A">
      <w:pPr>
        <w:spacing w:after="0" w:line="240" w:lineRule="auto"/>
      </w:pPr>
      <w:r>
        <w:separator/>
      </w:r>
    </w:p>
  </w:endnote>
  <w:endnote w:type="continuationSeparator" w:id="0">
    <w:p w:rsidR="001A6D7D" w:rsidRDefault="001A6D7D" w:rsidP="0088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1104320"/>
      <w:docPartObj>
        <w:docPartGallery w:val="Page Numbers (Bottom of Page)"/>
        <w:docPartUnique/>
      </w:docPartObj>
    </w:sdtPr>
    <w:sdtEndPr>
      <w:rPr>
        <w:noProof/>
      </w:rPr>
    </w:sdtEndPr>
    <w:sdtContent>
      <w:p w:rsidR="0074078F" w:rsidRDefault="0074078F">
        <w:pPr>
          <w:pStyle w:val="Footer"/>
          <w:jc w:val="right"/>
        </w:pPr>
        <w:r>
          <w:fldChar w:fldCharType="begin"/>
        </w:r>
        <w:r>
          <w:instrText xml:space="preserve"> PAGE   \* MERGEFORMAT </w:instrText>
        </w:r>
        <w:r>
          <w:fldChar w:fldCharType="separate"/>
        </w:r>
        <w:r w:rsidR="00D340F5">
          <w:rPr>
            <w:noProof/>
          </w:rPr>
          <w:t>10</w:t>
        </w:r>
        <w:r>
          <w:rPr>
            <w:noProof/>
          </w:rPr>
          <w:fldChar w:fldCharType="end"/>
        </w:r>
      </w:p>
    </w:sdtContent>
  </w:sdt>
  <w:p w:rsidR="00004F2F" w:rsidRDefault="00004F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6D7D" w:rsidRDefault="001A6D7D" w:rsidP="00886F8A">
      <w:pPr>
        <w:spacing w:after="0" w:line="240" w:lineRule="auto"/>
      </w:pPr>
      <w:r>
        <w:separator/>
      </w:r>
    </w:p>
  </w:footnote>
  <w:footnote w:type="continuationSeparator" w:id="0">
    <w:p w:rsidR="001A6D7D" w:rsidRDefault="001A6D7D" w:rsidP="00886F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F8A" w:rsidRDefault="00004F2F">
    <w:pPr>
      <w:pStyle w:val="Header"/>
    </w:pPr>
    <w:r w:rsidRPr="00004F2F">
      <w:rPr>
        <w:noProof/>
        <w:lang w:eastAsia="pt-BR"/>
      </w:rPr>
      <w:drawing>
        <wp:inline distT="0" distB="0" distL="0" distR="0">
          <wp:extent cx="959135" cy="684000"/>
          <wp:effectExtent l="19050" t="0" r="0" b="0"/>
          <wp:docPr id="1" name="Imagem 1" descr="http://www.getres.ufrj.br/SITTRS/imagens/Logo/COPP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getres.ufrj.br/SITTRS/imagens/Logo/COPPE.gif"/>
                  <pic:cNvPicPr>
                    <a:picLocks noChangeAspect="1" noChangeArrowheads="1"/>
                  </pic:cNvPicPr>
                </pic:nvPicPr>
                <pic:blipFill>
                  <a:blip r:embed="rId1"/>
                  <a:srcRect/>
                  <a:stretch>
                    <a:fillRect/>
                  </a:stretch>
                </pic:blipFill>
                <pic:spPr bwMode="auto">
                  <a:xfrm>
                    <a:off x="0" y="0"/>
                    <a:ext cx="959135" cy="684000"/>
                  </a:xfrm>
                  <a:prstGeom prst="rect">
                    <a:avLst/>
                  </a:prstGeom>
                  <a:noFill/>
                  <a:ln w="9525">
                    <a:noFill/>
                    <a:miter lim="800000"/>
                    <a:headEnd/>
                    <a:tailEnd/>
                  </a:ln>
                </pic:spPr>
              </pic:pic>
            </a:graphicData>
          </a:graphic>
        </wp:inline>
      </w:drawing>
    </w:r>
    <w:r w:rsidR="00886F8A">
      <w:t xml:space="preserve">                                                                                              </w:t>
    </w:r>
    <w:r w:rsidR="00886F8A" w:rsidRPr="00886F8A">
      <w:rPr>
        <w:noProof/>
        <w:lang w:eastAsia="pt-BR"/>
      </w:rPr>
      <w:drawing>
        <wp:inline distT="0" distB="0" distL="0" distR="0">
          <wp:extent cx="1095375" cy="473676"/>
          <wp:effectExtent l="38100" t="0" r="28575" b="135924"/>
          <wp:docPr id="4" name="Imagem 4"/>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2" cstate="print"/>
                  <a:srcRect/>
                  <a:stretch>
                    <a:fillRect/>
                  </a:stretch>
                </pic:blipFill>
                <pic:spPr bwMode="auto">
                  <a:xfrm>
                    <a:off x="0" y="0"/>
                    <a:ext cx="1095375" cy="473676"/>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592803"/>
    <w:multiLevelType w:val="multilevel"/>
    <w:tmpl w:val="656C5D3A"/>
    <w:numStyleLink w:val="Estilo1"/>
  </w:abstractNum>
  <w:abstractNum w:abstractNumId="1" w15:restartNumberingAfterBreak="0">
    <w:nsid w:val="0F25222A"/>
    <w:multiLevelType w:val="hybridMultilevel"/>
    <w:tmpl w:val="0420A00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2382322"/>
    <w:multiLevelType w:val="hybridMultilevel"/>
    <w:tmpl w:val="0C625724"/>
    <w:lvl w:ilvl="0" w:tplc="04090001">
      <w:start w:val="1"/>
      <w:numFmt w:val="bullet"/>
      <w:lvlText w:val=""/>
      <w:lvlJc w:val="left"/>
      <w:pPr>
        <w:ind w:left="2016" w:hanging="360"/>
      </w:pPr>
      <w:rPr>
        <w:rFonts w:ascii="Symbol" w:hAnsi="Symbol" w:hint="default"/>
      </w:rPr>
    </w:lvl>
    <w:lvl w:ilvl="1" w:tplc="04160003" w:tentative="1">
      <w:start w:val="1"/>
      <w:numFmt w:val="bullet"/>
      <w:lvlText w:val="o"/>
      <w:lvlJc w:val="left"/>
      <w:pPr>
        <w:ind w:left="2736" w:hanging="360"/>
      </w:pPr>
      <w:rPr>
        <w:rFonts w:ascii="Courier New" w:hAnsi="Courier New" w:cs="Courier New" w:hint="default"/>
      </w:rPr>
    </w:lvl>
    <w:lvl w:ilvl="2" w:tplc="04160005" w:tentative="1">
      <w:start w:val="1"/>
      <w:numFmt w:val="bullet"/>
      <w:lvlText w:val=""/>
      <w:lvlJc w:val="left"/>
      <w:pPr>
        <w:ind w:left="3456" w:hanging="360"/>
      </w:pPr>
      <w:rPr>
        <w:rFonts w:ascii="Wingdings" w:hAnsi="Wingdings" w:hint="default"/>
      </w:rPr>
    </w:lvl>
    <w:lvl w:ilvl="3" w:tplc="04160001" w:tentative="1">
      <w:start w:val="1"/>
      <w:numFmt w:val="bullet"/>
      <w:lvlText w:val=""/>
      <w:lvlJc w:val="left"/>
      <w:pPr>
        <w:ind w:left="4176" w:hanging="360"/>
      </w:pPr>
      <w:rPr>
        <w:rFonts w:ascii="Symbol" w:hAnsi="Symbol" w:hint="default"/>
      </w:rPr>
    </w:lvl>
    <w:lvl w:ilvl="4" w:tplc="04160003" w:tentative="1">
      <w:start w:val="1"/>
      <w:numFmt w:val="bullet"/>
      <w:lvlText w:val="o"/>
      <w:lvlJc w:val="left"/>
      <w:pPr>
        <w:ind w:left="4896" w:hanging="360"/>
      </w:pPr>
      <w:rPr>
        <w:rFonts w:ascii="Courier New" w:hAnsi="Courier New" w:cs="Courier New" w:hint="default"/>
      </w:rPr>
    </w:lvl>
    <w:lvl w:ilvl="5" w:tplc="04160005" w:tentative="1">
      <w:start w:val="1"/>
      <w:numFmt w:val="bullet"/>
      <w:lvlText w:val=""/>
      <w:lvlJc w:val="left"/>
      <w:pPr>
        <w:ind w:left="5616" w:hanging="360"/>
      </w:pPr>
      <w:rPr>
        <w:rFonts w:ascii="Wingdings" w:hAnsi="Wingdings" w:hint="default"/>
      </w:rPr>
    </w:lvl>
    <w:lvl w:ilvl="6" w:tplc="04160001" w:tentative="1">
      <w:start w:val="1"/>
      <w:numFmt w:val="bullet"/>
      <w:lvlText w:val=""/>
      <w:lvlJc w:val="left"/>
      <w:pPr>
        <w:ind w:left="6336" w:hanging="360"/>
      </w:pPr>
      <w:rPr>
        <w:rFonts w:ascii="Symbol" w:hAnsi="Symbol" w:hint="default"/>
      </w:rPr>
    </w:lvl>
    <w:lvl w:ilvl="7" w:tplc="04160003" w:tentative="1">
      <w:start w:val="1"/>
      <w:numFmt w:val="bullet"/>
      <w:lvlText w:val="o"/>
      <w:lvlJc w:val="left"/>
      <w:pPr>
        <w:ind w:left="7056" w:hanging="360"/>
      </w:pPr>
      <w:rPr>
        <w:rFonts w:ascii="Courier New" w:hAnsi="Courier New" w:cs="Courier New" w:hint="default"/>
      </w:rPr>
    </w:lvl>
    <w:lvl w:ilvl="8" w:tplc="04160005" w:tentative="1">
      <w:start w:val="1"/>
      <w:numFmt w:val="bullet"/>
      <w:lvlText w:val=""/>
      <w:lvlJc w:val="left"/>
      <w:pPr>
        <w:ind w:left="7776" w:hanging="360"/>
      </w:pPr>
      <w:rPr>
        <w:rFonts w:ascii="Wingdings" w:hAnsi="Wingdings" w:hint="default"/>
      </w:rPr>
    </w:lvl>
  </w:abstractNum>
  <w:abstractNum w:abstractNumId="3" w15:restartNumberingAfterBreak="0">
    <w:nsid w:val="180520C6"/>
    <w:multiLevelType w:val="hybridMultilevel"/>
    <w:tmpl w:val="E9C27922"/>
    <w:lvl w:ilvl="0" w:tplc="04090001">
      <w:start w:val="1"/>
      <w:numFmt w:val="bullet"/>
      <w:lvlText w:val=""/>
      <w:lvlJc w:val="left"/>
      <w:pPr>
        <w:ind w:left="2016" w:hanging="360"/>
      </w:pPr>
      <w:rPr>
        <w:rFonts w:ascii="Symbol" w:hAnsi="Symbol" w:hint="default"/>
      </w:rPr>
    </w:lvl>
    <w:lvl w:ilvl="1" w:tplc="04160003" w:tentative="1">
      <w:start w:val="1"/>
      <w:numFmt w:val="bullet"/>
      <w:lvlText w:val="o"/>
      <w:lvlJc w:val="left"/>
      <w:pPr>
        <w:ind w:left="2736" w:hanging="360"/>
      </w:pPr>
      <w:rPr>
        <w:rFonts w:ascii="Courier New" w:hAnsi="Courier New" w:cs="Courier New" w:hint="default"/>
      </w:rPr>
    </w:lvl>
    <w:lvl w:ilvl="2" w:tplc="04160005" w:tentative="1">
      <w:start w:val="1"/>
      <w:numFmt w:val="bullet"/>
      <w:lvlText w:val=""/>
      <w:lvlJc w:val="left"/>
      <w:pPr>
        <w:ind w:left="3456" w:hanging="360"/>
      </w:pPr>
      <w:rPr>
        <w:rFonts w:ascii="Wingdings" w:hAnsi="Wingdings" w:hint="default"/>
      </w:rPr>
    </w:lvl>
    <w:lvl w:ilvl="3" w:tplc="04160001" w:tentative="1">
      <w:start w:val="1"/>
      <w:numFmt w:val="bullet"/>
      <w:lvlText w:val=""/>
      <w:lvlJc w:val="left"/>
      <w:pPr>
        <w:ind w:left="4176" w:hanging="360"/>
      </w:pPr>
      <w:rPr>
        <w:rFonts w:ascii="Symbol" w:hAnsi="Symbol" w:hint="default"/>
      </w:rPr>
    </w:lvl>
    <w:lvl w:ilvl="4" w:tplc="04160003" w:tentative="1">
      <w:start w:val="1"/>
      <w:numFmt w:val="bullet"/>
      <w:lvlText w:val="o"/>
      <w:lvlJc w:val="left"/>
      <w:pPr>
        <w:ind w:left="4896" w:hanging="360"/>
      </w:pPr>
      <w:rPr>
        <w:rFonts w:ascii="Courier New" w:hAnsi="Courier New" w:cs="Courier New" w:hint="default"/>
      </w:rPr>
    </w:lvl>
    <w:lvl w:ilvl="5" w:tplc="04160005" w:tentative="1">
      <w:start w:val="1"/>
      <w:numFmt w:val="bullet"/>
      <w:lvlText w:val=""/>
      <w:lvlJc w:val="left"/>
      <w:pPr>
        <w:ind w:left="5616" w:hanging="360"/>
      </w:pPr>
      <w:rPr>
        <w:rFonts w:ascii="Wingdings" w:hAnsi="Wingdings" w:hint="default"/>
      </w:rPr>
    </w:lvl>
    <w:lvl w:ilvl="6" w:tplc="04160001" w:tentative="1">
      <w:start w:val="1"/>
      <w:numFmt w:val="bullet"/>
      <w:lvlText w:val=""/>
      <w:lvlJc w:val="left"/>
      <w:pPr>
        <w:ind w:left="6336" w:hanging="360"/>
      </w:pPr>
      <w:rPr>
        <w:rFonts w:ascii="Symbol" w:hAnsi="Symbol" w:hint="default"/>
      </w:rPr>
    </w:lvl>
    <w:lvl w:ilvl="7" w:tplc="04160003" w:tentative="1">
      <w:start w:val="1"/>
      <w:numFmt w:val="bullet"/>
      <w:lvlText w:val="o"/>
      <w:lvlJc w:val="left"/>
      <w:pPr>
        <w:ind w:left="7056" w:hanging="360"/>
      </w:pPr>
      <w:rPr>
        <w:rFonts w:ascii="Courier New" w:hAnsi="Courier New" w:cs="Courier New" w:hint="default"/>
      </w:rPr>
    </w:lvl>
    <w:lvl w:ilvl="8" w:tplc="04160005" w:tentative="1">
      <w:start w:val="1"/>
      <w:numFmt w:val="bullet"/>
      <w:lvlText w:val=""/>
      <w:lvlJc w:val="left"/>
      <w:pPr>
        <w:ind w:left="7776" w:hanging="360"/>
      </w:pPr>
      <w:rPr>
        <w:rFonts w:ascii="Wingdings" w:hAnsi="Wingdings" w:hint="default"/>
      </w:rPr>
    </w:lvl>
  </w:abstractNum>
  <w:abstractNum w:abstractNumId="4" w15:restartNumberingAfterBreak="0">
    <w:nsid w:val="193239F3"/>
    <w:multiLevelType w:val="hybridMultilevel"/>
    <w:tmpl w:val="E0DE63F6"/>
    <w:lvl w:ilvl="0" w:tplc="90B291F0">
      <w:start w:val="1"/>
      <w:numFmt w:val="bullet"/>
      <w:lvlText w:val=""/>
      <w:lvlJc w:val="left"/>
      <w:pPr>
        <w:ind w:left="1426"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1E34922"/>
    <w:multiLevelType w:val="multilevel"/>
    <w:tmpl w:val="4BC89106"/>
    <w:lvl w:ilvl="0">
      <w:start w:val="1"/>
      <w:numFmt w:val="decimal"/>
      <w:lvlText w:val="%1 - "/>
      <w:lvlJc w:val="left"/>
      <w:pPr>
        <w:ind w:left="432" w:hanging="432"/>
      </w:pPr>
      <w:rPr>
        <w:rFonts w:hint="default"/>
      </w:rPr>
    </w:lvl>
    <w:lvl w:ilvl="1">
      <w:start w:val="1"/>
      <w:numFmt w:val="decimal"/>
      <w:lvlText w:val="%1.%2 - "/>
      <w:lvlJc w:val="left"/>
      <w:pPr>
        <w:ind w:left="576" w:hanging="576"/>
      </w:pPr>
      <w:rPr>
        <w:rFonts w:hint="default"/>
      </w:rPr>
    </w:lvl>
    <w:lvl w:ilvl="2">
      <w:start w:val="1"/>
      <w:numFmt w:val="decimal"/>
      <w:lvlText w:val="%1.%2.%3 - "/>
      <w:lvlJc w:val="left"/>
      <w:pPr>
        <w:ind w:left="720" w:hanging="720"/>
      </w:pPr>
      <w:rPr>
        <w:rFonts w:hint="default"/>
      </w:rPr>
    </w:lvl>
    <w:lvl w:ilvl="3">
      <w:start w:val="1"/>
      <w:numFmt w:val="decimal"/>
      <w:lvlText w:val="%1.%2.%3.%4 - "/>
      <w:lvlJc w:val="left"/>
      <w:pPr>
        <w:ind w:left="864" w:hanging="864"/>
      </w:pPr>
      <w:rPr>
        <w:rFonts w:hint="default"/>
      </w:rPr>
    </w:lvl>
    <w:lvl w:ilvl="4">
      <w:start w:val="1"/>
      <w:numFmt w:val="decimal"/>
      <w:lvlText w:val="%1.%2.%3.%4.%5 - "/>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3F34F2B"/>
    <w:multiLevelType w:val="hybridMultilevel"/>
    <w:tmpl w:val="EC58A59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15:restartNumberingAfterBreak="0">
    <w:nsid w:val="26106D13"/>
    <w:multiLevelType w:val="multilevel"/>
    <w:tmpl w:val="656C5D3A"/>
    <w:numStyleLink w:val="Estilo1"/>
  </w:abstractNum>
  <w:abstractNum w:abstractNumId="8" w15:restartNumberingAfterBreak="0">
    <w:nsid w:val="34D63231"/>
    <w:multiLevelType w:val="multilevel"/>
    <w:tmpl w:val="656C5D3A"/>
    <w:lvl w:ilvl="0">
      <w:start w:val="1"/>
      <w:numFmt w:val="bullet"/>
      <w:lvlText w:val=""/>
      <w:lvlJc w:val="left"/>
      <w:pPr>
        <w:ind w:left="284" w:hanging="284"/>
      </w:pPr>
      <w:rPr>
        <w:rFonts w:ascii="Symbol"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F6B37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FCC4669"/>
    <w:multiLevelType w:val="hybridMultilevel"/>
    <w:tmpl w:val="CB6A56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20F6928"/>
    <w:multiLevelType w:val="hybridMultilevel"/>
    <w:tmpl w:val="CA408AAE"/>
    <w:lvl w:ilvl="0" w:tplc="04090001">
      <w:start w:val="1"/>
      <w:numFmt w:val="bullet"/>
      <w:lvlText w:val=""/>
      <w:lvlJc w:val="left"/>
      <w:pPr>
        <w:ind w:left="2016" w:hanging="360"/>
      </w:pPr>
      <w:rPr>
        <w:rFonts w:ascii="Symbol" w:hAnsi="Symbol" w:hint="default"/>
      </w:rPr>
    </w:lvl>
    <w:lvl w:ilvl="1" w:tplc="04160003" w:tentative="1">
      <w:start w:val="1"/>
      <w:numFmt w:val="bullet"/>
      <w:lvlText w:val="o"/>
      <w:lvlJc w:val="left"/>
      <w:pPr>
        <w:ind w:left="2736" w:hanging="360"/>
      </w:pPr>
      <w:rPr>
        <w:rFonts w:ascii="Courier New" w:hAnsi="Courier New" w:cs="Courier New" w:hint="default"/>
      </w:rPr>
    </w:lvl>
    <w:lvl w:ilvl="2" w:tplc="04160005" w:tentative="1">
      <w:start w:val="1"/>
      <w:numFmt w:val="bullet"/>
      <w:lvlText w:val=""/>
      <w:lvlJc w:val="left"/>
      <w:pPr>
        <w:ind w:left="3456" w:hanging="360"/>
      </w:pPr>
      <w:rPr>
        <w:rFonts w:ascii="Wingdings" w:hAnsi="Wingdings" w:hint="default"/>
      </w:rPr>
    </w:lvl>
    <w:lvl w:ilvl="3" w:tplc="04160001" w:tentative="1">
      <w:start w:val="1"/>
      <w:numFmt w:val="bullet"/>
      <w:lvlText w:val=""/>
      <w:lvlJc w:val="left"/>
      <w:pPr>
        <w:ind w:left="4176" w:hanging="360"/>
      </w:pPr>
      <w:rPr>
        <w:rFonts w:ascii="Symbol" w:hAnsi="Symbol" w:hint="default"/>
      </w:rPr>
    </w:lvl>
    <w:lvl w:ilvl="4" w:tplc="04160003" w:tentative="1">
      <w:start w:val="1"/>
      <w:numFmt w:val="bullet"/>
      <w:lvlText w:val="o"/>
      <w:lvlJc w:val="left"/>
      <w:pPr>
        <w:ind w:left="4896" w:hanging="360"/>
      </w:pPr>
      <w:rPr>
        <w:rFonts w:ascii="Courier New" w:hAnsi="Courier New" w:cs="Courier New" w:hint="default"/>
      </w:rPr>
    </w:lvl>
    <w:lvl w:ilvl="5" w:tplc="04160005" w:tentative="1">
      <w:start w:val="1"/>
      <w:numFmt w:val="bullet"/>
      <w:lvlText w:val=""/>
      <w:lvlJc w:val="left"/>
      <w:pPr>
        <w:ind w:left="5616" w:hanging="360"/>
      </w:pPr>
      <w:rPr>
        <w:rFonts w:ascii="Wingdings" w:hAnsi="Wingdings" w:hint="default"/>
      </w:rPr>
    </w:lvl>
    <w:lvl w:ilvl="6" w:tplc="04160001" w:tentative="1">
      <w:start w:val="1"/>
      <w:numFmt w:val="bullet"/>
      <w:lvlText w:val=""/>
      <w:lvlJc w:val="left"/>
      <w:pPr>
        <w:ind w:left="6336" w:hanging="360"/>
      </w:pPr>
      <w:rPr>
        <w:rFonts w:ascii="Symbol" w:hAnsi="Symbol" w:hint="default"/>
      </w:rPr>
    </w:lvl>
    <w:lvl w:ilvl="7" w:tplc="04160003" w:tentative="1">
      <w:start w:val="1"/>
      <w:numFmt w:val="bullet"/>
      <w:lvlText w:val="o"/>
      <w:lvlJc w:val="left"/>
      <w:pPr>
        <w:ind w:left="7056" w:hanging="360"/>
      </w:pPr>
      <w:rPr>
        <w:rFonts w:ascii="Courier New" w:hAnsi="Courier New" w:cs="Courier New" w:hint="default"/>
      </w:rPr>
    </w:lvl>
    <w:lvl w:ilvl="8" w:tplc="04160005" w:tentative="1">
      <w:start w:val="1"/>
      <w:numFmt w:val="bullet"/>
      <w:lvlText w:val=""/>
      <w:lvlJc w:val="left"/>
      <w:pPr>
        <w:ind w:left="7776" w:hanging="360"/>
      </w:pPr>
      <w:rPr>
        <w:rFonts w:ascii="Wingdings" w:hAnsi="Wingdings" w:hint="default"/>
      </w:rPr>
    </w:lvl>
  </w:abstractNum>
  <w:abstractNum w:abstractNumId="12" w15:restartNumberingAfterBreak="0">
    <w:nsid w:val="43B35E1D"/>
    <w:multiLevelType w:val="multilevel"/>
    <w:tmpl w:val="3D30A50A"/>
    <w:lvl w:ilvl="0">
      <w:start w:val="1"/>
      <w:numFmt w:val="decimal"/>
      <w:lvlText w:val="%1 - "/>
      <w:lvlJc w:val="left"/>
      <w:pPr>
        <w:tabs>
          <w:tab w:val="num" w:pos="0"/>
        </w:tabs>
        <w:ind w:left="0" w:firstLine="0"/>
      </w:pPr>
      <w:rPr>
        <w:rFonts w:hint="default"/>
      </w:rPr>
    </w:lvl>
    <w:lvl w:ilvl="1">
      <w:start w:val="1"/>
      <w:numFmt w:val="decimal"/>
      <w:lvlText w:val="%1.%2 - "/>
      <w:lvlJc w:val="left"/>
      <w:pPr>
        <w:ind w:left="0" w:firstLine="0"/>
      </w:pPr>
      <w:rPr>
        <w:rFonts w:hint="default"/>
      </w:rPr>
    </w:lvl>
    <w:lvl w:ilvl="2">
      <w:start w:val="1"/>
      <w:numFmt w:val="decimal"/>
      <w:lvlText w:val="%1.%2.%3 - "/>
      <w:lvlJc w:val="left"/>
      <w:pPr>
        <w:tabs>
          <w:tab w:val="num" w:pos="0"/>
        </w:tabs>
        <w:ind w:left="0" w:firstLine="0"/>
      </w:pPr>
      <w:rPr>
        <w:rFonts w:hint="default"/>
      </w:rPr>
    </w:lvl>
    <w:lvl w:ilvl="3">
      <w:start w:val="1"/>
      <w:numFmt w:val="decimal"/>
      <w:lvlText w:val="%1.%2.%3.%4 - "/>
      <w:lvlJc w:val="left"/>
      <w:pPr>
        <w:ind w:left="0" w:firstLine="0"/>
      </w:pPr>
      <w:rPr>
        <w:rFonts w:hint="default"/>
      </w:rPr>
    </w:lvl>
    <w:lvl w:ilvl="4">
      <w:start w:val="1"/>
      <w:numFmt w:val="decimal"/>
      <w:lvlText w:val="%1.%2.%3.%4.%5 - "/>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461558FD"/>
    <w:multiLevelType w:val="multilevel"/>
    <w:tmpl w:val="3CC24D60"/>
    <w:lvl w:ilvl="0">
      <w:start w:val="1"/>
      <w:numFmt w:val="decimal"/>
      <w:lvlText w:val="%1 - "/>
      <w:lvlJc w:val="left"/>
      <w:pPr>
        <w:ind w:left="360" w:hanging="360"/>
      </w:pPr>
      <w:rPr>
        <w:rFonts w:hint="default"/>
      </w:rPr>
    </w:lvl>
    <w:lvl w:ilvl="1">
      <w:start w:val="1"/>
      <w:numFmt w:val="decimal"/>
      <w:lvlText w:val="%1.%2 - "/>
      <w:lvlJc w:val="left"/>
      <w:pPr>
        <w:ind w:left="792" w:hanging="432"/>
      </w:pPr>
      <w:rPr>
        <w:rFonts w:hint="default"/>
      </w:rPr>
    </w:lvl>
    <w:lvl w:ilvl="2">
      <w:start w:val="1"/>
      <w:numFmt w:val="decimal"/>
      <w:lvlText w:val="%1.%2.%3 - "/>
      <w:lvlJc w:val="left"/>
      <w:pPr>
        <w:ind w:left="1224" w:hanging="504"/>
      </w:pPr>
      <w:rPr>
        <w:rFonts w:hint="default"/>
      </w:rPr>
    </w:lvl>
    <w:lvl w:ilvl="3">
      <w:start w:val="1"/>
      <w:numFmt w:val="decimal"/>
      <w:lvlText w:val="%1.%2.%3.%4 - "/>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19C19D7"/>
    <w:multiLevelType w:val="hybridMultilevel"/>
    <w:tmpl w:val="0CB24F3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DE44BAD"/>
    <w:multiLevelType w:val="hybridMultilevel"/>
    <w:tmpl w:val="F97CC0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FEA5955"/>
    <w:multiLevelType w:val="hybridMultilevel"/>
    <w:tmpl w:val="BCE09322"/>
    <w:lvl w:ilvl="0" w:tplc="0409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657A3706"/>
    <w:multiLevelType w:val="hybridMultilevel"/>
    <w:tmpl w:val="49DCFDF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69E8241B"/>
    <w:multiLevelType w:val="hybridMultilevel"/>
    <w:tmpl w:val="B088FDF0"/>
    <w:lvl w:ilvl="0" w:tplc="04090001">
      <w:start w:val="1"/>
      <w:numFmt w:val="bullet"/>
      <w:lvlText w:val=""/>
      <w:lvlJc w:val="left"/>
      <w:pPr>
        <w:ind w:left="2016" w:hanging="360"/>
      </w:pPr>
      <w:rPr>
        <w:rFonts w:ascii="Symbol" w:hAnsi="Symbol" w:hint="default"/>
      </w:rPr>
    </w:lvl>
    <w:lvl w:ilvl="1" w:tplc="04160003" w:tentative="1">
      <w:start w:val="1"/>
      <w:numFmt w:val="bullet"/>
      <w:lvlText w:val="o"/>
      <w:lvlJc w:val="left"/>
      <w:pPr>
        <w:ind w:left="2736" w:hanging="360"/>
      </w:pPr>
      <w:rPr>
        <w:rFonts w:ascii="Courier New" w:hAnsi="Courier New" w:cs="Courier New" w:hint="default"/>
      </w:rPr>
    </w:lvl>
    <w:lvl w:ilvl="2" w:tplc="04160005" w:tentative="1">
      <w:start w:val="1"/>
      <w:numFmt w:val="bullet"/>
      <w:lvlText w:val=""/>
      <w:lvlJc w:val="left"/>
      <w:pPr>
        <w:ind w:left="3456" w:hanging="360"/>
      </w:pPr>
      <w:rPr>
        <w:rFonts w:ascii="Wingdings" w:hAnsi="Wingdings" w:hint="default"/>
      </w:rPr>
    </w:lvl>
    <w:lvl w:ilvl="3" w:tplc="04160001" w:tentative="1">
      <w:start w:val="1"/>
      <w:numFmt w:val="bullet"/>
      <w:lvlText w:val=""/>
      <w:lvlJc w:val="left"/>
      <w:pPr>
        <w:ind w:left="4176" w:hanging="360"/>
      </w:pPr>
      <w:rPr>
        <w:rFonts w:ascii="Symbol" w:hAnsi="Symbol" w:hint="default"/>
      </w:rPr>
    </w:lvl>
    <w:lvl w:ilvl="4" w:tplc="04160003" w:tentative="1">
      <w:start w:val="1"/>
      <w:numFmt w:val="bullet"/>
      <w:lvlText w:val="o"/>
      <w:lvlJc w:val="left"/>
      <w:pPr>
        <w:ind w:left="4896" w:hanging="360"/>
      </w:pPr>
      <w:rPr>
        <w:rFonts w:ascii="Courier New" w:hAnsi="Courier New" w:cs="Courier New" w:hint="default"/>
      </w:rPr>
    </w:lvl>
    <w:lvl w:ilvl="5" w:tplc="04160005" w:tentative="1">
      <w:start w:val="1"/>
      <w:numFmt w:val="bullet"/>
      <w:lvlText w:val=""/>
      <w:lvlJc w:val="left"/>
      <w:pPr>
        <w:ind w:left="5616" w:hanging="360"/>
      </w:pPr>
      <w:rPr>
        <w:rFonts w:ascii="Wingdings" w:hAnsi="Wingdings" w:hint="default"/>
      </w:rPr>
    </w:lvl>
    <w:lvl w:ilvl="6" w:tplc="04160001" w:tentative="1">
      <w:start w:val="1"/>
      <w:numFmt w:val="bullet"/>
      <w:lvlText w:val=""/>
      <w:lvlJc w:val="left"/>
      <w:pPr>
        <w:ind w:left="6336" w:hanging="360"/>
      </w:pPr>
      <w:rPr>
        <w:rFonts w:ascii="Symbol" w:hAnsi="Symbol" w:hint="default"/>
      </w:rPr>
    </w:lvl>
    <w:lvl w:ilvl="7" w:tplc="04160003" w:tentative="1">
      <w:start w:val="1"/>
      <w:numFmt w:val="bullet"/>
      <w:lvlText w:val="o"/>
      <w:lvlJc w:val="left"/>
      <w:pPr>
        <w:ind w:left="7056" w:hanging="360"/>
      </w:pPr>
      <w:rPr>
        <w:rFonts w:ascii="Courier New" w:hAnsi="Courier New" w:cs="Courier New" w:hint="default"/>
      </w:rPr>
    </w:lvl>
    <w:lvl w:ilvl="8" w:tplc="04160005" w:tentative="1">
      <w:start w:val="1"/>
      <w:numFmt w:val="bullet"/>
      <w:lvlText w:val=""/>
      <w:lvlJc w:val="left"/>
      <w:pPr>
        <w:ind w:left="7776" w:hanging="360"/>
      </w:pPr>
      <w:rPr>
        <w:rFonts w:ascii="Wingdings" w:hAnsi="Wingdings" w:hint="default"/>
      </w:rPr>
    </w:lvl>
  </w:abstractNum>
  <w:abstractNum w:abstractNumId="19" w15:restartNumberingAfterBreak="0">
    <w:nsid w:val="6AF86D20"/>
    <w:multiLevelType w:val="multilevel"/>
    <w:tmpl w:val="656C5D3A"/>
    <w:numStyleLink w:val="Estilo1"/>
  </w:abstractNum>
  <w:abstractNum w:abstractNumId="20" w15:restartNumberingAfterBreak="0">
    <w:nsid w:val="6BEF77EE"/>
    <w:multiLevelType w:val="multilevel"/>
    <w:tmpl w:val="3CC24D60"/>
    <w:lvl w:ilvl="0">
      <w:start w:val="1"/>
      <w:numFmt w:val="decimal"/>
      <w:lvlText w:val="%1 - "/>
      <w:lvlJc w:val="left"/>
      <w:pPr>
        <w:ind w:left="360" w:hanging="360"/>
      </w:pPr>
      <w:rPr>
        <w:rFonts w:hint="default"/>
      </w:rPr>
    </w:lvl>
    <w:lvl w:ilvl="1">
      <w:start w:val="1"/>
      <w:numFmt w:val="decimal"/>
      <w:lvlText w:val="%1.%2 - "/>
      <w:lvlJc w:val="left"/>
      <w:pPr>
        <w:ind w:left="792" w:hanging="432"/>
      </w:pPr>
      <w:rPr>
        <w:rFonts w:hint="default"/>
      </w:rPr>
    </w:lvl>
    <w:lvl w:ilvl="2">
      <w:start w:val="1"/>
      <w:numFmt w:val="decimal"/>
      <w:lvlText w:val="%1.%2.%3 - "/>
      <w:lvlJc w:val="left"/>
      <w:pPr>
        <w:ind w:left="1224" w:hanging="504"/>
      </w:pPr>
      <w:rPr>
        <w:rFonts w:hint="default"/>
      </w:rPr>
    </w:lvl>
    <w:lvl w:ilvl="3">
      <w:start w:val="1"/>
      <w:numFmt w:val="decimal"/>
      <w:lvlText w:val="%1.%2.%3.%4 - "/>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C5663E7"/>
    <w:multiLevelType w:val="multilevel"/>
    <w:tmpl w:val="B2807614"/>
    <w:lvl w:ilvl="0">
      <w:start w:val="1"/>
      <w:numFmt w:val="decimal"/>
      <w:suff w:val="nothing"/>
      <w:lvlText w:val="%1 - "/>
      <w:lvlJc w:val="left"/>
      <w:pPr>
        <w:ind w:left="0" w:firstLine="0"/>
      </w:pPr>
      <w:rPr>
        <w:rFonts w:hint="default"/>
      </w:rPr>
    </w:lvl>
    <w:lvl w:ilvl="1">
      <w:start w:val="1"/>
      <w:numFmt w:val="decimal"/>
      <w:suff w:val="nothing"/>
      <w:lvlText w:val="%1.%2 - "/>
      <w:lvlJc w:val="left"/>
      <w:pPr>
        <w:ind w:left="0" w:firstLine="0"/>
      </w:pPr>
      <w:rPr>
        <w:rFonts w:hint="default"/>
      </w:rPr>
    </w:lvl>
    <w:lvl w:ilvl="2">
      <w:start w:val="1"/>
      <w:numFmt w:val="decimal"/>
      <w:lvlText w:val="%1.%2.%3 - "/>
      <w:lvlJc w:val="left"/>
      <w:pPr>
        <w:ind w:left="0" w:firstLine="0"/>
      </w:pPr>
      <w:rPr>
        <w:rFonts w:hint="default"/>
      </w:rPr>
    </w:lvl>
    <w:lvl w:ilvl="3">
      <w:start w:val="1"/>
      <w:numFmt w:val="decimal"/>
      <w:lvlText w:val="%1.%2.%3.%4 -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20E4CE9"/>
    <w:multiLevelType w:val="hybridMultilevel"/>
    <w:tmpl w:val="773EE24A"/>
    <w:lvl w:ilvl="0" w:tplc="0409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73A43669"/>
    <w:multiLevelType w:val="hybridMultilevel"/>
    <w:tmpl w:val="27B499F8"/>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24" w15:restartNumberingAfterBreak="0">
    <w:nsid w:val="77D87EA9"/>
    <w:multiLevelType w:val="multilevel"/>
    <w:tmpl w:val="656C5D3A"/>
    <w:styleLink w:val="Estilo1"/>
    <w:lvl w:ilvl="0">
      <w:start w:val="1"/>
      <w:numFmt w:val="bullet"/>
      <w:lvlText w:val=""/>
      <w:lvlJc w:val="left"/>
      <w:pPr>
        <w:ind w:left="284" w:hanging="284"/>
      </w:pPr>
      <w:rPr>
        <w:rFonts w:ascii="Symbol"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783016D5"/>
    <w:multiLevelType w:val="hybridMultilevel"/>
    <w:tmpl w:val="269C81D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7A5F69B7"/>
    <w:multiLevelType w:val="hybridMultilevel"/>
    <w:tmpl w:val="B7EA285E"/>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1"/>
  </w:num>
  <w:num w:numId="2">
    <w:abstractNumId w:val="25"/>
  </w:num>
  <w:num w:numId="3">
    <w:abstractNumId w:val="15"/>
  </w:num>
  <w:num w:numId="4">
    <w:abstractNumId w:val="17"/>
  </w:num>
  <w:num w:numId="5">
    <w:abstractNumId w:val="24"/>
  </w:num>
  <w:num w:numId="6">
    <w:abstractNumId w:val="0"/>
  </w:num>
  <w:num w:numId="7">
    <w:abstractNumId w:val="7"/>
  </w:num>
  <w:num w:numId="8">
    <w:abstractNumId w:val="12"/>
  </w:num>
  <w:num w:numId="9">
    <w:abstractNumId w:val="5"/>
  </w:num>
  <w:num w:numId="10">
    <w:abstractNumId w:val="21"/>
  </w:num>
  <w:num w:numId="11">
    <w:abstractNumId w:val="9"/>
  </w:num>
  <w:num w:numId="12">
    <w:abstractNumId w:val="14"/>
  </w:num>
  <w:num w:numId="13">
    <w:abstractNumId w:val="16"/>
  </w:num>
  <w:num w:numId="14">
    <w:abstractNumId w:val="3"/>
  </w:num>
  <w:num w:numId="15">
    <w:abstractNumId w:val="11"/>
  </w:num>
  <w:num w:numId="16">
    <w:abstractNumId w:val="2"/>
  </w:num>
  <w:num w:numId="17">
    <w:abstractNumId w:val="18"/>
  </w:num>
  <w:num w:numId="18">
    <w:abstractNumId w:val="22"/>
  </w:num>
  <w:num w:numId="19">
    <w:abstractNumId w:val="19"/>
  </w:num>
  <w:num w:numId="20">
    <w:abstractNumId w:val="8"/>
  </w:num>
  <w:num w:numId="21">
    <w:abstractNumId w:val="26"/>
  </w:num>
  <w:num w:numId="22">
    <w:abstractNumId w:val="6"/>
  </w:num>
  <w:num w:numId="23">
    <w:abstractNumId w:val="20"/>
  </w:num>
  <w:num w:numId="24">
    <w:abstractNumId w:val="13"/>
  </w:num>
  <w:num w:numId="25">
    <w:abstractNumId w:val="23"/>
  </w:num>
  <w:num w:numId="26">
    <w:abstractNumId w:val="10"/>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6"/>
  <w:autoHyphenation/>
  <w:hyphenationZone w:val="284"/>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2"/>
  </w:compat>
  <w:rsids>
    <w:rsidRoot w:val="00A36B49"/>
    <w:rsid w:val="00004F2F"/>
    <w:rsid w:val="00017DC5"/>
    <w:rsid w:val="000322C3"/>
    <w:rsid w:val="00034855"/>
    <w:rsid w:val="00036A8D"/>
    <w:rsid w:val="00040684"/>
    <w:rsid w:val="000444C2"/>
    <w:rsid w:val="00075DDD"/>
    <w:rsid w:val="00081F61"/>
    <w:rsid w:val="000830A0"/>
    <w:rsid w:val="00096C6A"/>
    <w:rsid w:val="000A1939"/>
    <w:rsid w:val="000A3FB9"/>
    <w:rsid w:val="000A6BCD"/>
    <w:rsid w:val="000D54BC"/>
    <w:rsid w:val="000E4EA0"/>
    <w:rsid w:val="000F40B9"/>
    <w:rsid w:val="00120460"/>
    <w:rsid w:val="0013569F"/>
    <w:rsid w:val="00137A4F"/>
    <w:rsid w:val="00167D4D"/>
    <w:rsid w:val="00171882"/>
    <w:rsid w:val="00180B20"/>
    <w:rsid w:val="00187F8D"/>
    <w:rsid w:val="00191357"/>
    <w:rsid w:val="001A44E0"/>
    <w:rsid w:val="001A558F"/>
    <w:rsid w:val="001A6D7D"/>
    <w:rsid w:val="001A7935"/>
    <w:rsid w:val="001B3106"/>
    <w:rsid w:val="001D5644"/>
    <w:rsid w:val="001E0E5C"/>
    <w:rsid w:val="001E2389"/>
    <w:rsid w:val="001E2909"/>
    <w:rsid w:val="001F44F9"/>
    <w:rsid w:val="001F5EC4"/>
    <w:rsid w:val="001F68B4"/>
    <w:rsid w:val="00201AFD"/>
    <w:rsid w:val="00213CB9"/>
    <w:rsid w:val="00223E59"/>
    <w:rsid w:val="00223F38"/>
    <w:rsid w:val="002278FC"/>
    <w:rsid w:val="00253701"/>
    <w:rsid w:val="00260DDC"/>
    <w:rsid w:val="00273D66"/>
    <w:rsid w:val="00276FCA"/>
    <w:rsid w:val="002A3BBD"/>
    <w:rsid w:val="002A75E5"/>
    <w:rsid w:val="002A78E3"/>
    <w:rsid w:val="002E18B2"/>
    <w:rsid w:val="002F24FE"/>
    <w:rsid w:val="003025D8"/>
    <w:rsid w:val="00304624"/>
    <w:rsid w:val="003143D1"/>
    <w:rsid w:val="00317D85"/>
    <w:rsid w:val="00322F14"/>
    <w:rsid w:val="00324965"/>
    <w:rsid w:val="003268C0"/>
    <w:rsid w:val="00331CDE"/>
    <w:rsid w:val="00345C14"/>
    <w:rsid w:val="003519EE"/>
    <w:rsid w:val="00364556"/>
    <w:rsid w:val="00374CE2"/>
    <w:rsid w:val="00385CAA"/>
    <w:rsid w:val="003922E7"/>
    <w:rsid w:val="0039326E"/>
    <w:rsid w:val="00393A8F"/>
    <w:rsid w:val="003A4B72"/>
    <w:rsid w:val="003C17C6"/>
    <w:rsid w:val="003D52CE"/>
    <w:rsid w:val="004025A4"/>
    <w:rsid w:val="00410369"/>
    <w:rsid w:val="004162BE"/>
    <w:rsid w:val="00420B14"/>
    <w:rsid w:val="004237EF"/>
    <w:rsid w:val="004242D0"/>
    <w:rsid w:val="00432F9C"/>
    <w:rsid w:val="00444EB5"/>
    <w:rsid w:val="00454F82"/>
    <w:rsid w:val="00470D8D"/>
    <w:rsid w:val="004878D3"/>
    <w:rsid w:val="00496DF0"/>
    <w:rsid w:val="00497D5B"/>
    <w:rsid w:val="004A22DE"/>
    <w:rsid w:val="004D15E2"/>
    <w:rsid w:val="004E1B35"/>
    <w:rsid w:val="004F03BD"/>
    <w:rsid w:val="00503BC2"/>
    <w:rsid w:val="005217B8"/>
    <w:rsid w:val="00530247"/>
    <w:rsid w:val="005862BA"/>
    <w:rsid w:val="005E16A2"/>
    <w:rsid w:val="005E1873"/>
    <w:rsid w:val="005E3045"/>
    <w:rsid w:val="00602DB7"/>
    <w:rsid w:val="0061154D"/>
    <w:rsid w:val="006149D0"/>
    <w:rsid w:val="00624A0F"/>
    <w:rsid w:val="00630DCF"/>
    <w:rsid w:val="00632463"/>
    <w:rsid w:val="0063679E"/>
    <w:rsid w:val="00636B3C"/>
    <w:rsid w:val="00637560"/>
    <w:rsid w:val="006419A5"/>
    <w:rsid w:val="00655866"/>
    <w:rsid w:val="00656F39"/>
    <w:rsid w:val="006576F4"/>
    <w:rsid w:val="00682DCE"/>
    <w:rsid w:val="00684DD8"/>
    <w:rsid w:val="00685145"/>
    <w:rsid w:val="00687982"/>
    <w:rsid w:val="00696210"/>
    <w:rsid w:val="006A05A7"/>
    <w:rsid w:val="006A74B2"/>
    <w:rsid w:val="006B399C"/>
    <w:rsid w:val="006B5606"/>
    <w:rsid w:val="006C08E9"/>
    <w:rsid w:val="006E2F92"/>
    <w:rsid w:val="0070196B"/>
    <w:rsid w:val="0070392D"/>
    <w:rsid w:val="00707BBF"/>
    <w:rsid w:val="00733552"/>
    <w:rsid w:val="0074078F"/>
    <w:rsid w:val="00755AEC"/>
    <w:rsid w:val="00761BC1"/>
    <w:rsid w:val="00775562"/>
    <w:rsid w:val="007843F4"/>
    <w:rsid w:val="00786778"/>
    <w:rsid w:val="00792D8C"/>
    <w:rsid w:val="007970CF"/>
    <w:rsid w:val="007A7960"/>
    <w:rsid w:val="007B0A2C"/>
    <w:rsid w:val="007B5230"/>
    <w:rsid w:val="007C4B60"/>
    <w:rsid w:val="007D3983"/>
    <w:rsid w:val="007D4B9D"/>
    <w:rsid w:val="007E1141"/>
    <w:rsid w:val="008147F8"/>
    <w:rsid w:val="008233A4"/>
    <w:rsid w:val="00826240"/>
    <w:rsid w:val="00870D3E"/>
    <w:rsid w:val="00886F8A"/>
    <w:rsid w:val="00896B85"/>
    <w:rsid w:val="0089704D"/>
    <w:rsid w:val="008A1E27"/>
    <w:rsid w:val="008A50DA"/>
    <w:rsid w:val="008B1C04"/>
    <w:rsid w:val="008C0D0E"/>
    <w:rsid w:val="008D21CD"/>
    <w:rsid w:val="008D6FFE"/>
    <w:rsid w:val="009005A9"/>
    <w:rsid w:val="00917257"/>
    <w:rsid w:val="00920035"/>
    <w:rsid w:val="009256BD"/>
    <w:rsid w:val="009273CF"/>
    <w:rsid w:val="00934F3C"/>
    <w:rsid w:val="00942F62"/>
    <w:rsid w:val="0095085A"/>
    <w:rsid w:val="009703C1"/>
    <w:rsid w:val="00977808"/>
    <w:rsid w:val="00984E53"/>
    <w:rsid w:val="00991B65"/>
    <w:rsid w:val="00991CAE"/>
    <w:rsid w:val="009975F7"/>
    <w:rsid w:val="009A3619"/>
    <w:rsid w:val="009B0AD4"/>
    <w:rsid w:val="009D1CF3"/>
    <w:rsid w:val="009D2C86"/>
    <w:rsid w:val="009D3BCC"/>
    <w:rsid w:val="00A015A8"/>
    <w:rsid w:val="00A06F19"/>
    <w:rsid w:val="00A16416"/>
    <w:rsid w:val="00A218FB"/>
    <w:rsid w:val="00A23C43"/>
    <w:rsid w:val="00A33D69"/>
    <w:rsid w:val="00A36B49"/>
    <w:rsid w:val="00A4215B"/>
    <w:rsid w:val="00A42193"/>
    <w:rsid w:val="00A46842"/>
    <w:rsid w:val="00A60ACE"/>
    <w:rsid w:val="00A60FBB"/>
    <w:rsid w:val="00A6359E"/>
    <w:rsid w:val="00A66888"/>
    <w:rsid w:val="00A740B1"/>
    <w:rsid w:val="00A8182B"/>
    <w:rsid w:val="00A87B87"/>
    <w:rsid w:val="00AB79E3"/>
    <w:rsid w:val="00AC33C8"/>
    <w:rsid w:val="00AF3BA9"/>
    <w:rsid w:val="00B061EE"/>
    <w:rsid w:val="00B121DD"/>
    <w:rsid w:val="00B13AE7"/>
    <w:rsid w:val="00B16E2F"/>
    <w:rsid w:val="00B2039C"/>
    <w:rsid w:val="00B40D48"/>
    <w:rsid w:val="00B44ADA"/>
    <w:rsid w:val="00B67953"/>
    <w:rsid w:val="00B67C3D"/>
    <w:rsid w:val="00B717BA"/>
    <w:rsid w:val="00B71ECD"/>
    <w:rsid w:val="00B71FD0"/>
    <w:rsid w:val="00B762D5"/>
    <w:rsid w:val="00B83A39"/>
    <w:rsid w:val="00B92C6B"/>
    <w:rsid w:val="00BC371A"/>
    <w:rsid w:val="00BC3A43"/>
    <w:rsid w:val="00BD02D8"/>
    <w:rsid w:val="00BE066D"/>
    <w:rsid w:val="00BE79E7"/>
    <w:rsid w:val="00BF76D0"/>
    <w:rsid w:val="00C50E13"/>
    <w:rsid w:val="00C53DE8"/>
    <w:rsid w:val="00C544C8"/>
    <w:rsid w:val="00C732D6"/>
    <w:rsid w:val="00C737B5"/>
    <w:rsid w:val="00C75AD1"/>
    <w:rsid w:val="00C76EE4"/>
    <w:rsid w:val="00C81724"/>
    <w:rsid w:val="00C82E13"/>
    <w:rsid w:val="00CA4A79"/>
    <w:rsid w:val="00CF4616"/>
    <w:rsid w:val="00D060AB"/>
    <w:rsid w:val="00D2263C"/>
    <w:rsid w:val="00D340F5"/>
    <w:rsid w:val="00D357E2"/>
    <w:rsid w:val="00D404EB"/>
    <w:rsid w:val="00D528B5"/>
    <w:rsid w:val="00D7569D"/>
    <w:rsid w:val="00D86AEC"/>
    <w:rsid w:val="00D92237"/>
    <w:rsid w:val="00DC0AAB"/>
    <w:rsid w:val="00DF1FAF"/>
    <w:rsid w:val="00DF5597"/>
    <w:rsid w:val="00E0069C"/>
    <w:rsid w:val="00E019D7"/>
    <w:rsid w:val="00E1397E"/>
    <w:rsid w:val="00E36291"/>
    <w:rsid w:val="00E447AF"/>
    <w:rsid w:val="00E46816"/>
    <w:rsid w:val="00E602A6"/>
    <w:rsid w:val="00E75126"/>
    <w:rsid w:val="00EA7F02"/>
    <w:rsid w:val="00EB1EAE"/>
    <w:rsid w:val="00ED2997"/>
    <w:rsid w:val="00EF39A3"/>
    <w:rsid w:val="00F12ECD"/>
    <w:rsid w:val="00F32E11"/>
    <w:rsid w:val="00F4539F"/>
    <w:rsid w:val="00F65D27"/>
    <w:rsid w:val="00F84037"/>
    <w:rsid w:val="00F84BCC"/>
    <w:rsid w:val="00F84CAF"/>
    <w:rsid w:val="00F9081C"/>
    <w:rsid w:val="00F96DF4"/>
    <w:rsid w:val="00FA688E"/>
    <w:rsid w:val="00FC7141"/>
    <w:rsid w:val="00FD024E"/>
    <w:rsid w:val="00FD1C12"/>
    <w:rsid w:val="00FF336E"/>
  </w:rsids>
  <m:mathPr>
    <m:mathFont m:val="Cambria Math"/>
    <m:brkBin m:val="before"/>
    <m:brkBinSub m:val="--"/>
    <m:smallFrac m:val="0"/>
    <m:dispDef/>
    <m:lMargin m:val="0"/>
    <m:rMargin m:val="0"/>
    <m:defJc m:val="centerGroup"/>
    <m:wrapIndent m:val="1440"/>
    <m:intLim m:val="subSup"/>
    <m:naryLim m:val="undOvr"/>
  </m:mathPr>
  <w:themeFontLang w:val="pt-BR" w:bidi="he-I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FEB2A4E"/>
  <w15:docId w15:val="{E1A56231-3DAF-437C-9E6A-EDCA335DA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69F"/>
    <w:pPr>
      <w:spacing w:after="120" w:line="360" w:lineRule="auto"/>
      <w:jc w:val="both"/>
    </w:pPr>
    <w:rPr>
      <w:rFonts w:ascii="Calibri" w:hAnsi="Calibri"/>
      <w:sz w:val="24"/>
    </w:rPr>
  </w:style>
  <w:style w:type="paragraph" w:styleId="Heading1">
    <w:name w:val="heading 1"/>
    <w:basedOn w:val="Normal"/>
    <w:next w:val="Normal"/>
    <w:link w:val="Heading1Char"/>
    <w:uiPriority w:val="9"/>
    <w:qFormat/>
    <w:rsid w:val="004025A4"/>
    <w:pPr>
      <w:keepNext/>
      <w:keepLines/>
      <w:spacing w:before="360"/>
      <w:outlineLvl w:val="0"/>
    </w:pPr>
    <w:rPr>
      <w:rFonts w:eastAsiaTheme="majorEastAsia" w:cstheme="majorBidi"/>
      <w:b/>
      <w:bCs/>
      <w:sz w:val="26"/>
      <w:szCs w:val="28"/>
      <w:lang w:eastAsia="pt-BR"/>
    </w:rPr>
  </w:style>
  <w:style w:type="paragraph" w:styleId="Heading2">
    <w:name w:val="heading 2"/>
    <w:basedOn w:val="Heading1"/>
    <w:next w:val="Normal"/>
    <w:link w:val="Heading2Char"/>
    <w:uiPriority w:val="9"/>
    <w:unhideWhenUsed/>
    <w:qFormat/>
    <w:rsid w:val="00977808"/>
    <w:pPr>
      <w:spacing w:before="40"/>
      <w:outlineLvl w:val="1"/>
    </w:pPr>
    <w:rPr>
      <w:szCs w:val="26"/>
    </w:rPr>
  </w:style>
  <w:style w:type="paragraph" w:styleId="Heading3">
    <w:name w:val="heading 3"/>
    <w:basedOn w:val="Normal"/>
    <w:next w:val="Normal"/>
    <w:link w:val="Heading3Char"/>
    <w:uiPriority w:val="9"/>
    <w:semiHidden/>
    <w:unhideWhenUsed/>
    <w:qFormat/>
    <w:rsid w:val="00454F82"/>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454F82"/>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54F82"/>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54F82"/>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54F82"/>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54F8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4F8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2909"/>
    <w:pPr>
      <w:contextualSpacing/>
    </w:pPr>
  </w:style>
  <w:style w:type="paragraph" w:styleId="Header">
    <w:name w:val="header"/>
    <w:basedOn w:val="Normal"/>
    <w:link w:val="HeaderChar"/>
    <w:uiPriority w:val="99"/>
    <w:semiHidden/>
    <w:unhideWhenUsed/>
    <w:rsid w:val="00886F8A"/>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886F8A"/>
  </w:style>
  <w:style w:type="paragraph" w:styleId="Footer">
    <w:name w:val="footer"/>
    <w:basedOn w:val="Normal"/>
    <w:link w:val="FooterChar"/>
    <w:uiPriority w:val="99"/>
    <w:unhideWhenUsed/>
    <w:rsid w:val="00886F8A"/>
    <w:pPr>
      <w:tabs>
        <w:tab w:val="center" w:pos="4252"/>
        <w:tab w:val="right" w:pos="8504"/>
      </w:tabs>
      <w:spacing w:after="0" w:line="240" w:lineRule="auto"/>
    </w:pPr>
  </w:style>
  <w:style w:type="character" w:customStyle="1" w:styleId="FooterChar">
    <w:name w:val="Footer Char"/>
    <w:basedOn w:val="DefaultParagraphFont"/>
    <w:link w:val="Footer"/>
    <w:uiPriority w:val="99"/>
    <w:rsid w:val="00886F8A"/>
  </w:style>
  <w:style w:type="paragraph" w:styleId="BalloonText">
    <w:name w:val="Balloon Text"/>
    <w:basedOn w:val="Normal"/>
    <w:link w:val="BalloonTextChar"/>
    <w:uiPriority w:val="99"/>
    <w:semiHidden/>
    <w:unhideWhenUsed/>
    <w:rsid w:val="00886F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F8A"/>
    <w:rPr>
      <w:rFonts w:ascii="Tahoma" w:hAnsi="Tahoma" w:cs="Tahoma"/>
      <w:sz w:val="16"/>
      <w:szCs w:val="16"/>
    </w:rPr>
  </w:style>
  <w:style w:type="character" w:customStyle="1" w:styleId="Heading1Char">
    <w:name w:val="Heading 1 Char"/>
    <w:basedOn w:val="DefaultParagraphFont"/>
    <w:link w:val="Heading1"/>
    <w:uiPriority w:val="9"/>
    <w:rsid w:val="004025A4"/>
    <w:rPr>
      <w:rFonts w:ascii="Calibri" w:eastAsiaTheme="majorEastAsia" w:hAnsi="Calibri" w:cstheme="majorBidi"/>
      <w:b/>
      <w:bCs/>
      <w:sz w:val="26"/>
      <w:szCs w:val="28"/>
      <w:lang w:eastAsia="pt-BR"/>
    </w:rPr>
  </w:style>
  <w:style w:type="numbering" w:customStyle="1" w:styleId="Estilo1">
    <w:name w:val="Estilo1"/>
    <w:uiPriority w:val="99"/>
    <w:rsid w:val="00B67C3D"/>
    <w:pPr>
      <w:numPr>
        <w:numId w:val="5"/>
      </w:numPr>
    </w:pPr>
  </w:style>
  <w:style w:type="character" w:styleId="Hyperlink">
    <w:name w:val="Hyperlink"/>
    <w:basedOn w:val="DefaultParagraphFont"/>
    <w:uiPriority w:val="99"/>
    <w:unhideWhenUsed/>
    <w:rsid w:val="006E2F92"/>
    <w:rPr>
      <w:color w:val="0000FF" w:themeColor="hyperlink"/>
      <w:u w:val="single"/>
    </w:rPr>
  </w:style>
  <w:style w:type="character" w:customStyle="1" w:styleId="Heading2Char">
    <w:name w:val="Heading 2 Char"/>
    <w:basedOn w:val="DefaultParagraphFont"/>
    <w:link w:val="Heading2"/>
    <w:uiPriority w:val="9"/>
    <w:rsid w:val="00977808"/>
    <w:rPr>
      <w:rFonts w:ascii="Calibri" w:eastAsiaTheme="majorEastAsia" w:hAnsi="Calibri" w:cstheme="majorBidi"/>
      <w:b/>
      <w:bCs/>
      <w:sz w:val="26"/>
      <w:szCs w:val="26"/>
      <w:lang w:eastAsia="pt-BR"/>
    </w:rPr>
  </w:style>
  <w:style w:type="character" w:customStyle="1" w:styleId="Heading3Char">
    <w:name w:val="Heading 3 Char"/>
    <w:basedOn w:val="DefaultParagraphFont"/>
    <w:link w:val="Heading3"/>
    <w:uiPriority w:val="9"/>
    <w:semiHidden/>
    <w:rsid w:val="00454F8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454F8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454F8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454F8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454F8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454F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4F8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03BC2"/>
    <w:pPr>
      <w:spacing w:line="240" w:lineRule="auto"/>
      <w:jc w:val="center"/>
    </w:pPr>
    <w:rPr>
      <w:iCs/>
      <w:sz w:val="20"/>
      <w:szCs w:val="18"/>
    </w:rPr>
  </w:style>
  <w:style w:type="paragraph" w:styleId="Bibliography">
    <w:name w:val="Bibliography"/>
    <w:basedOn w:val="Normal"/>
    <w:next w:val="Normal"/>
    <w:autoRedefine/>
    <w:uiPriority w:val="37"/>
    <w:unhideWhenUsed/>
    <w:rsid w:val="007C4B60"/>
    <w:pPr>
      <w:tabs>
        <w:tab w:val="left" w:pos="504"/>
      </w:tabs>
      <w:spacing w:after="0" w:line="240" w:lineRule="auto"/>
      <w:ind w:left="504" w:hanging="504"/>
    </w:pPr>
    <w:rPr>
      <w:rFonts w:cs="Calibri"/>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veliao840624@gmail.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leniel/3DPM" TargetMode="External"/><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eniel@gmail.com" TargetMode="External"/><Relationship Id="rId14" Type="http://schemas.openxmlformats.org/officeDocument/2006/relationships/hyperlink" Target="https://youtu.be/ictk5rsylh4"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gi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020D3F5-CDB3-4094-AD8C-90FB5DC99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10</Pages>
  <Words>6311</Words>
  <Characters>34082</Characters>
  <Application>Microsoft Office Word</Application>
  <DocSecurity>0</DocSecurity>
  <Lines>284</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elatório Final - LES 2016-3 [ 3D Project Management ] (Dave e Leniel)</vt:lpstr>
      <vt:lpstr/>
    </vt:vector>
  </TitlesOfParts>
  <Company/>
  <LinksUpToDate>false</LinksUpToDate>
  <CharactersWithSpaces>4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ório Final - LES 2016-3 [ 3D Project Management ] (Dave e Leniel)</dc:title>
  <dc:creator>Claudia Susie C. Rodrigues;Leniel Macaferi;Dave Liao</dc:creator>
  <cp:keywords>3D, project management, laboratório de engenharia de software, software engineering lab, virtual reality, realidade virtual, ThreeJS, WebGL, COPPE/UFRJ, URFJ, master's degree, 2016/3</cp:keywords>
  <cp:lastModifiedBy>Leniel Macaferi</cp:lastModifiedBy>
  <cp:revision>33</cp:revision>
  <cp:lastPrinted>2016-12-23T23:43:00Z</cp:lastPrinted>
  <dcterms:created xsi:type="dcterms:W3CDTF">2016-11-21T21:42:00Z</dcterms:created>
  <dcterms:modified xsi:type="dcterms:W3CDTF">2016-12-23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0GBIhLbP"/&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